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1C030FB8"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45846F9C"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3DEDCAA"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25300D3"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8"/>
      <w:r w:rsidRPr="00002A0F">
        <w:t xml:space="preserve">including in several crop </w:t>
      </w:r>
      <w:r>
        <w:t>species</w:t>
      </w:r>
      <w:r w:rsidR="00EF75BE">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 Mochida et al., 2011; Obayashi et al., 2014; Sarkar et al., 2014; Zheng and Zhao, 2013; Ozaki et al., 2010; Swanson-Wagner et al., 2012; Wen et al., 2018)","plainTextFormattedCitation":" (Schaefer et al., 2014; Mochida et al., 2011; Obayashi et al., 2014; Sarkar et al., 2014; Zheng and Zhao, 2013; Ozaki et al., 2010; Swanson-Wagner et al., 2012; Wen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F243C0" w:rsidRPr="00F243C0">
        <w:rPr>
          <w:noProof/>
        </w:rPr>
        <w:t xml:space="preserve"> (Schaefer et al., 2014; Mochida et al., 2011; Obayashi et al., 2014; Sarkar et al., 2014; Zheng and Zhao, 2013; Ozaki et al., 2010; Swanson-Wagner et al., 2012;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8"/>
      <w:r w:rsidR="00416E74">
        <w:rPr>
          <w:rStyle w:val="CommentReference"/>
        </w:rPr>
        <w:commentReference w:id="8"/>
      </w:r>
    </w:p>
    <w:p w14:paraId="075DA05C" w14:textId="5DAD3C44"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5A1B5272" w:rsidR="00DB272B" w:rsidRDefault="00AF201D" w:rsidP="001C401A">
      <w:pPr>
        <w:spacing w:line="360" w:lineRule="auto"/>
        <w:rPr>
          <w:ins w:id="9"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0"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11"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del w:id="12" w:author="rob" w:date="2018-08-12T15:20:00Z">
        <w:r w:rsidR="00B77B21">
          <w:delText>.</w:delText>
        </w:r>
      </w:del>
      <w:ins w:id="13" w:author="rob" w:date="2018-08-12T15:20:00Z">
        <w:r w:rsidR="00D7652E">
          <w:t xml:space="preserve">. Specifically, density </w:t>
        </w:r>
        <w:r w:rsidR="003D63BB">
          <w:t>is obtained by computing the</w:t>
        </w:r>
        <w:r w:rsidR="00701F62">
          <w:t xml:space="preserve"> mean</w:t>
        </w:r>
        <w:r w:rsidR="00D7652E">
          <w:t xml:space="preserve"> interaction score</w:t>
        </w:r>
      </w:ins>
      <w:ins w:id="14" w:author="rob" w:date="2018-08-14T16:34:00Z">
        <w:r w:rsidR="00CB55F5">
          <w:t>, without applying a threshold to scores,</w:t>
        </w:r>
      </w:ins>
      <w:ins w:id="15"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16" w:author="rob" w:date="2018-08-12T15:20: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r w:rsidR="00D7652E">
        <w:t xml:space="preserve"> </w:t>
      </w:r>
      <w:ins w:id="17"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18" w:author="rob" w:date="2018-08-12T15:20:00Z">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19" w:author="rob" w:date="2018-08-12T15:20:00Z">
        <w:r w:rsidR="000B2E54">
          <w:delText>(</w:delText>
        </w:r>
      </w:del>
      <w:ins w:id="20"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25C9393" w:rsidR="00F42CCC" w:rsidRDefault="00C12EC1" w:rsidP="001C401A">
      <w:pPr>
        <w:spacing w:line="360" w:lineRule="auto"/>
      </w:pPr>
      <w:ins w:id="21" w:author="rob" w:date="2018-08-12T15:20:00Z">
        <w:r>
          <w:t>Camoco</w:t>
        </w:r>
        <w:r w:rsidR="007A563C">
          <w:t xml:space="preserve"> allows users to build, validate, and analyze datasets using common file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8AA4B90"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F420317"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22" w:author="rob" w:date="2018-08-12T15:20:00Z">
        <w:r>
          <w:delText>possible</w:delText>
        </w:r>
      </w:del>
      <w:ins w:id="23" w:author="rob" w:date="2018-08-12T15:20:00Z">
        <w:r w:rsidR="00DE4091">
          <w:t>the bias of strong co-expression among</w:t>
        </w:r>
      </w:ins>
      <w:r w:rsidR="00DE4091">
        <w:t xml:space="preserve"> </w:t>
      </w:r>
      <w:r w:rsidR="00DE4091">
        <w:rPr>
          <w:i/>
        </w:rPr>
        <w:t>cis</w:t>
      </w:r>
      <w:r w:rsidR="00DE4091">
        <w:t xml:space="preserve"> </w:t>
      </w:r>
      <w:del w:id="24" w:author="rob" w:date="2018-08-12T15:20:00Z">
        <w:r>
          <w:delText>regulation within network metrics described here</w:delText>
        </w:r>
      </w:del>
      <w:ins w:id="25" w:author="rob" w:date="2018-08-12T15:20:00Z">
        <w:r w:rsidR="00DE4091">
          <w:t>genes</w:t>
        </w:r>
      </w:ins>
      <w:r w:rsidR="00DE4091">
        <w:t xml:space="preserve">, only interactions </w:t>
      </w:r>
      <w:del w:id="26" w:author="rob" w:date="2018-08-12T15:20:00Z">
        <w:r>
          <w:delText xml:space="preserve">that span different </w:delText>
        </w:r>
        <w:r w:rsidR="00AD2693">
          <w:delText xml:space="preserve">GWAS </w:delText>
        </w:r>
        <w:r>
          <w:delText>loci</w:delText>
        </w:r>
        <w:r w:rsidR="00133517">
          <w:delText xml:space="preserve"> (</w:delText>
        </w:r>
      </w:del>
      <w:ins w:id="27"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28" w:author="rob" w:date="2018-08-12T15:20:00Z">
        <w:r w:rsidR="00EF45C1">
          <w:delText>for</w:delText>
        </w:r>
      </w:del>
      <w:ins w:id="29" w:author="rob" w:date="2018-08-12T15:20:00Z">
        <w:r w:rsidR="009624DE">
          <w:t xml:space="preserve">when </w:t>
        </w:r>
        <w:r w:rsidR="00F36233">
          <w:t>evaluating</w:t>
        </w:r>
      </w:ins>
      <w:r w:rsidR="009624DE">
        <w:t xml:space="preserve"> GWAS</w:t>
      </w:r>
      <w:del w:id="30" w:author="rob" w:date="2018-08-12T15:20:00Z">
        <w:r w:rsidR="0074143C">
          <w:delText>-</w:delText>
        </w:r>
        <w:r w:rsidR="00EF45C1">
          <w:delText xml:space="preserve">network overlap </w:delText>
        </w:r>
        <w:r w:rsidR="00724685">
          <w:delText>calculation</w:delText>
        </w:r>
      </w:del>
      <w:ins w:id="31"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5506FC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32" w:author="rob" w:date="2018-08-12T15:20:00Z">
        <w:r w:rsidR="00FB591C">
          <w:t>GO terms with significantly</w:t>
        </w:r>
        <w:r w:rsidR="00D73A59">
          <w:t xml:space="preserve"> </w:t>
        </w:r>
      </w:ins>
      <w:r w:rsidR="00D73A59">
        <w:t>co-expressed</w:t>
      </w:r>
      <w:r w:rsidR="00BF2EBE">
        <w:t xml:space="preserve"> </w:t>
      </w:r>
      <w:del w:id="33" w:author="rob" w:date="2018-08-14T16:35:00Z">
        <w:r w:rsidR="00D73A59" w:rsidDel="007D4242">
          <w:delText xml:space="preserve"> </w:delText>
        </w:r>
      </w:del>
      <w:del w:id="34" w:author="rob" w:date="2018-08-12T15:20:00Z">
        <w:r w:rsidR="00D149DC">
          <w:delText>GO terms</w:delText>
        </w:r>
      </w:del>
      <w:ins w:id="35"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pPr>
        <w:spacing w:line="360" w:lineRule="auto"/>
      </w:pPr>
      <w:r>
        <w:t>Subnetwork density</w:t>
      </w:r>
      <w:r w:rsidR="00EA18F1">
        <w:t xml:space="preserve"> and locality were</w:t>
      </w:r>
      <w:r>
        <w:t xml:space="preserve"> measured for</w:t>
      </w:r>
      <w:r w:rsidR="00D73A59">
        <w:t xml:space="preserve"> </w:t>
      </w:r>
      <w:ins w:id="36" w:author="rob" w:date="2018-08-12T15:20:00Z">
        <w:r w:rsidR="00D73A59">
          <w:t xml:space="preserve">GO terms with </w:t>
        </w:r>
      </w:ins>
      <w:r w:rsidR="00D73A59">
        <w:t xml:space="preserve">significantly co-expressed </w:t>
      </w:r>
      <w:del w:id="37" w:author="rob" w:date="2018-08-12T15:20:00Z">
        <w:r>
          <w:delText>GO terms</w:delText>
        </w:r>
      </w:del>
      <w:ins w:id="38"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r w:rsidR="00FD12C7">
        <w:t xml:space="preserve"> </w:t>
      </w:r>
      <w:ins w:id="39" w:author="rob" w:date="2018-08-12T15:20:00Z">
        <w:r w:rsidR="00FD12C7">
          <w:t xml:space="preserve">GO terms with </w:t>
        </w:r>
      </w:ins>
      <w:r w:rsidR="00FD12C7">
        <w:t xml:space="preserve">strongly co-expressed </w:t>
      </w:r>
      <w:del w:id="40" w:author="rob" w:date="2018-08-12T15:20:00Z">
        <w:r w:rsidR="00A07B70">
          <w:delText>GO terms</w:delText>
        </w:r>
      </w:del>
      <w:ins w:id="41"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42" w:author="rob" w:date="2018-08-12T15:20:00Z">
        <w:r w:rsidR="00A07B70">
          <w:delText xml:space="preserve">moderately co-expressed </w:delText>
        </w:r>
      </w:del>
      <w:r w:rsidR="006909B0">
        <w:t>GO terms</w:t>
      </w:r>
      <w:ins w:id="43"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44" w:author="rob" w:date="2018-08-12T15:20:00Z">
        <w:r w:rsidR="000B21DB">
          <w:delText>S</w:delText>
        </w:r>
        <w:r w:rsidR="002A10E6">
          <w:delText xml:space="preserve">ignificantly co-expressed </w:delText>
        </w:r>
      </w:del>
      <w:r w:rsidR="005124C5">
        <w:t xml:space="preserve">GO terms </w:t>
      </w:r>
      <w:del w:id="45" w:author="rob" w:date="2018-08-12T15:20:00Z">
        <w:r w:rsidR="000B21DB">
          <w:delText>of</w:delText>
        </w:r>
      </w:del>
      <w:ins w:id="46"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47"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48" w:author="rob" w:date="2018-08-12T15:20:00Z">
        <w:r w:rsidR="00050886">
          <w:delText>in</w:delText>
        </w:r>
      </w:del>
      <w:ins w:id="49"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50" w:author="rob" w:date="2018-08-12T15:20:00Z">
        <w:r w:rsidR="00323738">
          <w:t xml:space="preserve">GO terms with </w:t>
        </w:r>
      </w:ins>
      <w:r w:rsidR="00323738">
        <w:t xml:space="preserve">significantly co-expressed </w:t>
      </w:r>
      <w:del w:id="51" w:author="rob" w:date="2018-08-12T15:20:00Z">
        <w:r w:rsidR="005A4C13">
          <w:delText>GO t</w:delText>
        </w:r>
        <w:r w:rsidR="0067601E">
          <w:delText>erms</w:delText>
        </w:r>
      </w:del>
      <w:ins w:id="52"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53"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0FD276B1"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FBCB81C"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54" w:name="_Ref469995568"/>
    </w:p>
    <w:p w14:paraId="76680BA2" w14:textId="77777777" w:rsidR="00335FB6" w:rsidRDefault="00B80203" w:rsidP="001C401A">
      <w:pPr>
        <w:spacing w:line="360" w:lineRule="auto"/>
        <w:rPr>
          <w:del w:id="55" w:author="rob" w:date="2018-08-12T15:20:00Z"/>
        </w:rPr>
      </w:pPr>
      <w:moveFromRangeStart w:id="56" w:author="rob" w:date="2018-08-12T15:20:00Z" w:name="move521850535"/>
      <w:commentRangeStart w:id="57"/>
      <w:moveFrom w:id="58" w:author="rob" w:date="2018-08-12T15:20:00Z">
        <w:r>
          <w:t>Integrating GWAS data with co-expression networks resulted a set of 610 HPO genes that are primed for functional validation (1.5% of the maize FGS).</w:t>
        </w:r>
        <w:r w:rsidR="004C123B">
          <w:t xml:space="preserve"> </w:t>
        </w:r>
      </w:moveFrom>
      <w:moveFromRangeEnd w:id="56"/>
      <w:del w:id="59"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60" w:author="rob" w:date="2018-08-12T15:20:00Z" w:name="move521850536"/>
      <w:moveFrom w:id="61"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60"/>
      <w:commentRangeEnd w:id="57"/>
      <w:r w:rsidR="00BF2EBE">
        <w:rPr>
          <w:rStyle w:val="CommentReference"/>
        </w:rPr>
        <w:commentReference w:id="57"/>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673D51C1"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F243C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62" w:author="rob" w:date="2018-08-14T16:22:00Z">
        <w:r w:rsidR="006C60D0">
          <w:t xml:space="preserve"> (</w:t>
        </w:r>
      </w:ins>
      <w:ins w:id="63" w:author="rob" w:date="2018-08-14T16:23:00Z">
        <w:r w:rsidR="006C60D0">
          <w:fldChar w:fldCharType="begin"/>
        </w:r>
        <w:r w:rsidR="006C60D0">
          <w:instrText xml:space="preserve"> REF _Ref522027146 \h </w:instrText>
        </w:r>
      </w:ins>
      <w:r w:rsidR="006C60D0">
        <w:fldChar w:fldCharType="separate"/>
      </w:r>
      <w:ins w:id="64" w:author="rob" w:date="2018-08-14T16:23:00Z">
        <w:r w:rsidR="006C60D0">
          <w:t>Supp. Table 7</w:t>
        </w:r>
        <w:r w:rsidR="006C60D0">
          <w:fldChar w:fldCharType="end"/>
        </w:r>
      </w:ins>
      <w:ins w:id="65"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4E7B2374"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ins w:id="66" w:author="rob" w:date="2018-08-14T16:36:00Z">
        <w:r w:rsidR="00B86D55">
          <w:t>two</w:t>
        </w:r>
      </w:ins>
      <w:del w:id="67"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68" w:author="rob" w:date="2018-08-12T15:20:00Z">
        <w:r w:rsidRPr="009D3B04">
          <w:delText>null segregating</w:delText>
        </w:r>
      </w:del>
      <w:ins w:id="69"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del w:id="70" w:author="rob" w:date="2018-08-14T16:36:00Z">
        <w:r w:rsidDel="00A0306F">
          <w:delText>Dominant mutants of</w:delText>
        </w:r>
      </w:del>
      <w:ins w:id="71"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72"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73" w:author="rob" w:date="2018-08-14T16:37:00Z">
        <w:r w:rsidDel="005A0A28">
          <w:delText>)</w:delText>
        </w:r>
      </w:del>
      <w:r>
        <w:t xml:space="preserve">. </w:t>
      </w:r>
      <w:r w:rsidRPr="00BA0993">
        <w:rPr>
          <w:i/>
        </w:rPr>
        <w:t>D8-mpl</w:t>
      </w:r>
      <w:r>
        <w:t xml:space="preserve"> was</w:t>
      </w:r>
      <w:r w:rsidRPr="009D3B04">
        <w:t xml:space="preserve"> also</w:t>
      </w:r>
      <w:del w:id="74"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75" w:author="rob" w:date="2018-08-14T16:38:00Z">
        <w:r w:rsidRPr="009D3B04" w:rsidDel="00733D80">
          <w:delText>T</w:delText>
        </w:r>
        <w:r w:rsidDel="00733D80">
          <w:delText>his</w:delText>
        </w:r>
      </w:del>
      <w:ins w:id="76"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091BE260" w:rsidR="00A36B70" w:rsidRDefault="00A36B70" w:rsidP="001C401A">
      <w:pPr>
        <w:spacing w:line="360" w:lineRule="auto"/>
      </w:pPr>
      <w:r>
        <w:t>Genes co-expressed with</w:t>
      </w:r>
      <w:r w:rsidRPr="00C64B3E">
        <w:t xml:space="preserve"> </w:t>
      </w:r>
      <w:r w:rsidRPr="00BA0993">
        <w:t>D9</w:t>
      </w:r>
      <w:r>
        <w:t xml:space="preserve"> </w:t>
      </w:r>
      <w:ins w:id="77" w:author="rob" w:date="2018-08-14T16:39:00Z">
        <w:r w:rsidR="00C544D8">
          <w:t>that have</w:t>
        </w:r>
      </w:ins>
      <w:del w:id="78" w:author="rob" w:date="2018-08-14T16:39:00Z">
        <w:r w:rsidDel="00C544D8">
          <w:delText>with</w:delText>
        </w:r>
      </w:del>
      <w:r>
        <w:t xml:space="preserve"> annotated functions were investigated to determine which were</w:t>
      </w:r>
      <w:ins w:id="79"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08A04F20" w14:textId="1D795A4F" w:rsidR="00B01217" w:rsidRDefault="00B01217" w:rsidP="001C401A">
      <w:pPr>
        <w:spacing w:line="360" w:lineRule="auto"/>
      </w:pPr>
    </w:p>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pPr>
        <w:spacing w:line="360" w:lineRule="auto"/>
      </w:pPr>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Pr>
        <w:spacing w:line="360" w:lineRule="auto"/>
      </w:pPr>
    </w:p>
    <w:p w14:paraId="7C3163BA" w14:textId="43CEA268" w:rsidR="006B33EA" w:rsidRDefault="006B33EA" w:rsidP="001C401A">
      <w:pPr>
        <w:pStyle w:val="Heading1"/>
        <w:spacing w:line="360" w:lineRule="auto"/>
      </w:pPr>
      <w:bookmarkStart w:id="80" w:name="_Ref487125611"/>
      <w:r>
        <w:t>Discussion</w:t>
      </w:r>
      <w:bookmarkEnd w:id="54"/>
      <w:bookmarkEnd w:id="80"/>
    </w:p>
    <w:p w14:paraId="0DCBCE29" w14:textId="7D6180BC"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81" w:author="rob" w:date="2018-08-12T15:20:00Z">
        <w:r w:rsidR="000272DE">
          <w:delText>.</w:delText>
        </w:r>
      </w:del>
      <w:ins w:id="82" w:author="rob" w:date="2018-08-12T15:20:00Z">
        <w:r w:rsidR="00E418AD">
          <w:t xml:space="preserve"> (</w:t>
        </w:r>
        <w:r w:rsidR="00E418AD">
          <w:fldChar w:fldCharType="begin"/>
        </w:r>
        <w:r w:rsidR="00E418AD">
          <w:instrText xml:space="preserve"> REF _Ref489428564 \h  \* MERGEFORMAT </w:instrText>
        </w:r>
      </w:ins>
      <w:ins w:id="83"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84"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85" w:author="rob" w:date="2018-08-12T15:20:00Z">
        <w:r w:rsidR="00200098">
          <w:t>.</w:t>
        </w:r>
        <w:r w:rsidR="000B6221">
          <w:t xml:space="preserve"> </w:t>
        </w:r>
      </w:ins>
      <w:r w:rsidR="000272DE">
        <w:t xml:space="preserve"> </w:t>
      </w:r>
    </w:p>
    <w:p w14:paraId="2F54BABD" w14:textId="29E5BDED" w:rsidR="000272DE" w:rsidRDefault="004C123B" w:rsidP="001C401A">
      <w:pPr>
        <w:spacing w:line="360" w:lineRule="auto"/>
      </w:pPr>
      <w:r>
        <w:t xml:space="preserve">A common approach to interpreting </w:t>
      </w:r>
      <w:del w:id="86" w:author="rob" w:date="2018-08-12T15:20:00Z">
        <w:r>
          <w:delText>such a locus</w:delText>
        </w:r>
      </w:del>
      <w:ins w:id="87"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88" w:author="rob" w:date="2018-08-12T15:20:00Z" w:name="move521850536"/>
      <w:moveTo w:id="89"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moveToRangeEnd w:id="88"/>
      <w:ins w:id="90"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91"/>
      <w:ins w:id="92"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93"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91"/>
      <w:r w:rsidR="00BF2EBE">
        <w:rPr>
          <w:rStyle w:val="CommentReference"/>
        </w:rPr>
        <w:commentReference w:id="91"/>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94" w:author="rob" w:date="2018-08-12T15:20:00Z" w:name="move521850535"/>
      <w:moveTo w:id="95" w:author="rob" w:date="2018-08-12T15:20:00Z">
        <w:r w:rsidR="00B80203">
          <w:t>Integrating GWAS data with co-expression networks resulted a set of 610 HPO genes that are primed for functional validation (1.5% of the maize FGS).</w:t>
        </w:r>
        <w:r>
          <w:t xml:space="preserve"> </w:t>
        </w:r>
      </w:moveTo>
      <w:moveToRangeEnd w:id="94"/>
      <w:r>
        <w:t>The resulting prioritized gene sets</w:t>
      </w:r>
      <w:r w:rsidR="005F6704">
        <w:t xml:space="preserve"> </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96" w:author="rob" w:date="2018-08-12T15:20:00Z"/>
        </w:rPr>
      </w:pPr>
      <w:ins w:id="97" w:author="rob" w:date="2018-08-12T15:20:00Z">
        <w:r>
          <w:t>Relationship between Camoco and previous tools for GWAS analysis</w:t>
        </w:r>
      </w:ins>
    </w:p>
    <w:p w14:paraId="26E0E321" w14:textId="06081C5A" w:rsidR="00641BC6" w:rsidRDefault="00641BC6" w:rsidP="00641BC6">
      <w:pPr>
        <w:rPr>
          <w:ins w:id="98" w:author="rob" w:date="2018-08-12T15:20:00Z"/>
        </w:rPr>
      </w:pPr>
      <w:ins w:id="99" w:author="rob" w:date="2018-08-12T15:20:00Z">
        <w:r>
          <w:t>It is important to note that previous studies have exploited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xml:space="preserve">, which integrates functional networks and GWAS results to prioritize candidate genes, with applications described in </w:t>
        </w:r>
        <w:r w:rsidR="006E0D8E">
          <w:t xml:space="preserve">Arabidopsis and human. This </w:t>
        </w:r>
      </w:ins>
      <w:ins w:id="100" w:author="rob" w:date="2018-08-14T16:42:00Z">
        <w:r w:rsidR="006E0D8E">
          <w:t>current manuscript</w:t>
        </w:r>
      </w:ins>
      <w:ins w:id="101" w:author="rob" w:date="2018-08-12T15:20:00Z">
        <w:r>
          <w:t xml:space="preserve">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BBD5CBD" w:rsidR="00641BC6" w:rsidRDefault="00641BC6" w:rsidP="00641BC6">
      <w:pPr>
        <w:rPr>
          <w:ins w:id="102" w:author="rob" w:date="2018-08-12T15:20:00Z"/>
        </w:rPr>
      </w:pPr>
      <w:ins w:id="103"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104" w:author="rob" w:date="2018-08-14T16:44:00Z">
        <w:r w:rsidR="00726621">
          <w:t xml:space="preserve">co-expression network </w:t>
        </w:r>
      </w:ins>
      <w:ins w:id="105"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106" w:author="rob" w:date="2018-08-12T15:20:00Z"/>
        </w:rPr>
      </w:pPr>
      <w:ins w:id="107" w:author="rob" w:date="2018-08-12T15:20:00Z">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108" w:author="rob" w:date="2018-08-12T15:20:00Z"/>
        </w:rPr>
      </w:pPr>
      <w:ins w:id="109"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10" w:author="rob" w:date="2018-08-12T15:20:00Z">
        <w:r w:rsidR="00236109">
          <w:t xml:space="preserve"> </w:t>
        </w:r>
      </w:ins>
    </w:p>
    <w:p w14:paraId="43E5377E" w14:textId="44812171"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111"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04FA1768"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12"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13" w:name="_Ref463088833"/>
      <w:r>
        <w:t>Methods</w:t>
      </w:r>
      <w:bookmarkEnd w:id="113"/>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pPr>
        <w:spacing w:line="360" w:lineRule="auto"/>
      </w:pPr>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spacing w:line="360" w:lineRule="auto"/>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DF091F1"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114" w:author="rob" w:date="2018-08-12T15:20:00Z">
        <w:r w:rsidRPr="0077751E">
          <w:delText>mean centered</w:delText>
        </w:r>
      </w:del>
      <w:ins w:id="115" w:author="rob" w:date="2018-08-12T15:20:00Z">
        <w:r w:rsidR="007E1172">
          <w:t>f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B2BC04D"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spacing w:line="360" w:lineRule="auto"/>
        <w:rPr>
          <w:del w:id="116" w:author="rob" w:date="2018-08-12T15:20:00Z"/>
        </w:rPr>
      </w:pPr>
      <w:del w:id="117"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078F9034" w:rsidR="00740204" w:rsidRDefault="009E5CE9" w:rsidP="001C401A">
      <w:pPr>
        <w:spacing w:line="360" w:lineRule="auto"/>
        <w:rPr>
          <w:ins w:id="118" w:author="rob" w:date="2018-08-12T15:20:00Z"/>
        </w:rPr>
      </w:pPr>
      <w:ins w:id="119"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spacing w:line="360" w:lineRule="auto"/>
        <w:rPr>
          <w:ins w:id="120" w:author="rob" w:date="2018-08-12T15:20:00Z"/>
        </w:rPr>
      </w:pPr>
      <w:ins w:id="121"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122"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123"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4197D6EB"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24" w:author="rob" w:date="2018-08-12T15:20:00Z">
        <w:r w:rsidR="006149CD">
          <w:t xml:space="preserve">GO terms with </w:t>
        </w:r>
      </w:ins>
      <w:r w:rsidR="006149CD">
        <w:t xml:space="preserve">significantly co-expressed </w:t>
      </w:r>
      <w:del w:id="125" w:author="rob" w:date="2018-08-12T15:20:00Z">
        <w:r w:rsidR="00C275C7">
          <w:delText xml:space="preserve">GO </w:delText>
        </w:r>
        <w:r w:rsidR="00F92705">
          <w:delText>t</w:delText>
        </w:r>
        <w:r w:rsidR="00C275C7">
          <w:delText>erms</w:delText>
        </w:r>
      </w:del>
      <w:ins w:id="126"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D6B851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w:t>
      </w:r>
      <w:del w:id="127" w:author="rob" w:date="2018-08-12T15:20:00Z">
        <w:r w:rsidR="00054501">
          <w:delText>off</w:delText>
        </w:r>
      </w:del>
      <w:ins w:id="128" w:author="rob" w:date="2018-08-12T15:20:00Z">
        <w:r w:rsidR="00054501">
          <w:t>o</w:t>
        </w:r>
        <w:r w:rsidR="000B728A">
          <w:t>n</w:t>
        </w:r>
      </w:ins>
      <w:r w:rsidR="00054501">
        <w:t xml:space="preserve">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29" w:name="_Ref447101528"/>
      <w:r w:rsidRPr="0045686C">
        <w:t>Eq.</w:t>
      </w:r>
      <w:r>
        <w:t xml:space="preserve"> </w:t>
      </w:r>
      <w:r w:rsidRPr="0045686C">
        <w:t>1</w:t>
      </w:r>
      <w:bookmarkEnd w:id="129"/>
    </w:p>
    <w:p w14:paraId="1CAB558C" w14:textId="50DE82B3" w:rsidR="00F40E28" w:rsidRDefault="00F40E28">
      <w:pPr>
        <w:spacing w:line="360" w:lineRule="auto"/>
        <w:ind w:firstLine="720"/>
        <w:jc w:val="left"/>
        <w:pPrChange w:id="130" w:author="rob" w:date="2018-08-12T15:20: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31" w:author="rob" w:date="2018-08-12T15:20:00Z">
              <m:rPr>
                <m:sty m:val="p"/>
              </m:rPr>
              <w:rPr>
                <w:rFonts w:ascii="Cambria Math" w:hAnsi="Cambria Math"/>
              </w:rPr>
              <m:t>=</m:t>
            </w:del>
          </m:r>
          <m:f>
            <m:fPr>
              <m:ctrlPr>
                <w:del w:id="132" w:author="rob" w:date="2018-08-12T15:20:00Z">
                  <w:rPr>
                    <w:rFonts w:ascii="Cambria Math" w:hAnsi="Cambria Math"/>
                  </w:rPr>
                </w:del>
              </m:ctrlPr>
            </m:fPr>
            <m:num>
              <m:bar>
                <m:barPr>
                  <m:pos m:val="top"/>
                  <m:ctrlPr>
                    <w:del w:id="133" w:author="rob" w:date="2018-08-12T15:20:00Z">
                      <w:rPr>
                        <w:rFonts w:ascii="Cambria Math" w:hAnsi="Cambria Math"/>
                      </w:rPr>
                    </w:del>
                  </m:ctrlPr>
                </m:barPr>
                <m:e>
                  <m:r>
                    <w:del w:id="134" w:author="rob" w:date="2018-08-12T15:20:00Z">
                      <w:rPr>
                        <w:rFonts w:ascii="Cambria Math" w:hAnsi="Cambria Math"/>
                      </w:rPr>
                      <m:t>X</m:t>
                    </w:del>
                  </m:r>
                </m:e>
              </m:bar>
              <m:r>
                <w:del w:id="135" w:author="rob" w:date="2018-08-12T15:20:00Z">
                  <m:rPr>
                    <m:sty m:val="p"/>
                  </m:rPr>
                  <w:rPr>
                    <w:rFonts w:ascii="Cambria Math" w:hAnsi="Cambria Math"/>
                  </w:rPr>
                  <m:t>-</m:t>
                </w:del>
              </m:r>
              <m:r>
                <w:del w:id="136" w:author="rob" w:date="2018-08-12T15:20:00Z">
                  <w:rPr>
                    <w:rFonts w:ascii="Cambria Math" w:hAnsi="Cambria Math"/>
                  </w:rPr>
                  <m:t>E</m:t>
                </w:del>
              </m:r>
              <m:r>
                <w:del w:id="137" w:author="rob" w:date="2018-08-12T15:20:00Z">
                  <m:rPr>
                    <m:sty m:val="p"/>
                  </m:rPr>
                  <w:rPr>
                    <w:rFonts w:ascii="Cambria Math" w:hAnsi="Cambria Math"/>
                  </w:rPr>
                  <m:t>(</m:t>
                </w:del>
              </m:r>
              <m:r>
                <w:del w:id="138" w:author="rob" w:date="2018-08-12T15:20:00Z">
                  <w:rPr>
                    <w:rFonts w:ascii="Cambria Math" w:hAnsi="Cambria Math"/>
                  </w:rPr>
                  <m:t>X</m:t>
                </w:del>
              </m:r>
              <m:r>
                <w:del w:id="139" w:author="rob" w:date="2018-08-12T15:20:00Z">
                  <m:rPr>
                    <m:sty m:val="p"/>
                  </m:rPr>
                  <w:rPr>
                    <w:rFonts w:ascii="Cambria Math" w:hAnsi="Cambria Math"/>
                  </w:rPr>
                  <m:t>)</m:t>
                </w:del>
              </m:r>
            </m:num>
            <m:den>
              <m:r>
                <w:del w:id="140" w:author="rob" w:date="2018-08-12T15:20:00Z">
                  <w:rPr>
                    <w:rFonts w:ascii="Cambria Math" w:hAnsi="Cambria Math"/>
                  </w:rPr>
                  <m:t>σ</m:t>
                </w:del>
              </m:r>
              <m:r>
                <w:del w:id="141" w:author="rob" w:date="2018-08-12T15:20:00Z">
                  <m:rPr>
                    <m:sty m:val="p"/>
                  </m:rPr>
                  <w:rPr>
                    <w:rFonts w:ascii="Cambria Math" w:hAnsi="Cambria Math"/>
                  </w:rPr>
                  <m:t>(</m:t>
                </w:del>
              </m:r>
              <m:r>
                <w:del w:id="142" w:author="rob" w:date="2018-08-12T15:20:00Z">
                  <w:rPr>
                    <w:rFonts w:ascii="Cambria Math" w:hAnsi="Cambria Math"/>
                  </w:rPr>
                  <m:t>X</m:t>
                </w:del>
              </m:r>
              <m:r>
                <w:del w:id="143" w:author="rob" w:date="2018-08-12T15:20:00Z">
                  <m:rPr>
                    <m:sty m:val="p"/>
                  </m:rPr>
                  <w:rPr>
                    <w:rFonts w:ascii="Cambria Math" w:hAnsi="Cambria Math"/>
                  </w:rPr>
                  <m:t>)/</m:t>
                </w:del>
              </m:r>
              <m:rad>
                <m:radPr>
                  <m:degHide m:val="1"/>
                  <m:ctrlPr>
                    <w:del w:id="144" w:author="rob" w:date="2018-08-12T15:20:00Z">
                      <w:rPr>
                        <w:rFonts w:ascii="Cambria Math" w:hAnsi="Cambria Math"/>
                      </w:rPr>
                    </w:del>
                  </m:ctrlPr>
                </m:radPr>
                <m:deg/>
                <m:e>
                  <m:r>
                    <w:del w:id="145" w:author="rob" w:date="2018-08-12T15:20:00Z">
                      <w:rPr>
                        <w:rFonts w:ascii="Cambria Math" w:hAnsi="Cambria Math"/>
                      </w:rPr>
                      <m:t>N</m:t>
                    </w:del>
                  </m:r>
                </m:e>
              </m:rad>
            </m:den>
          </m:f>
          <m:r>
            <w:ins w:id="146" w:author="rob" w:date="2018-08-12T15:20:00Z">
              <w:rPr>
                <w:rFonts w:ascii="Cambria Math" w:hAnsi="Cambria Math"/>
              </w:rPr>
              <m:t>( subnetwork S)</m:t>
            </w:ins>
          </m:r>
          <m:r>
            <w:ins w:id="147" w:author="rob" w:date="2018-08-12T15:20:00Z">
              <m:rPr>
                <m:sty m:val="p"/>
              </m:rPr>
              <w:rPr>
                <w:rFonts w:ascii="Cambria Math" w:hAnsi="Cambria Math"/>
              </w:rPr>
              <m:t>=</m:t>
            </w:ins>
          </m:r>
          <m:f>
            <m:fPr>
              <m:ctrlPr>
                <w:ins w:id="148" w:author="rob" w:date="2018-08-12T15:20:00Z">
                  <w:rPr>
                    <w:rFonts w:ascii="Cambria Math" w:hAnsi="Cambria Math"/>
                  </w:rPr>
                </w:ins>
              </m:ctrlPr>
            </m:fPr>
            <m:num>
              <m:d>
                <m:dPr>
                  <m:ctrlPr>
                    <w:ins w:id="149" w:author="rob" w:date="2018-08-12T15:20:00Z">
                      <w:rPr>
                        <w:rFonts w:ascii="Cambria Math" w:hAnsi="Cambria Math"/>
                      </w:rPr>
                    </w:ins>
                  </m:ctrlPr>
                </m:dPr>
                <m:e>
                  <m:nary>
                    <m:naryPr>
                      <m:chr m:val="∑"/>
                      <m:limLoc m:val="undOvr"/>
                      <m:supHide m:val="1"/>
                      <m:ctrlPr>
                        <w:ins w:id="150" w:author="rob" w:date="2018-08-12T15:20:00Z">
                          <w:rPr>
                            <w:rFonts w:ascii="Cambria Math" w:hAnsi="Cambria Math"/>
                          </w:rPr>
                        </w:ins>
                      </m:ctrlPr>
                    </m:naryPr>
                    <m:sub>
                      <m:r>
                        <w:ins w:id="151" w:author="rob" w:date="2018-08-12T15:20:00Z">
                          <w:rPr>
                            <w:rFonts w:ascii="Cambria Math" w:hAnsi="Cambria Math"/>
                          </w:rPr>
                          <m:t xml:space="preserve">all genes i ∈ S </m:t>
                        </w:ins>
                      </m:r>
                    </m:sub>
                    <m:sup/>
                    <m:e>
                      <m:sSub>
                        <m:sSubPr>
                          <m:ctrlPr>
                            <w:ins w:id="152" w:author="rob" w:date="2018-08-12T15:20:00Z">
                              <w:rPr>
                                <w:rFonts w:ascii="Cambria Math" w:hAnsi="Cambria Math"/>
                                <w:i/>
                              </w:rPr>
                            </w:ins>
                          </m:ctrlPr>
                        </m:sSubPr>
                        <m:e>
                          <m:r>
                            <w:ins w:id="153" w:author="rob" w:date="2018-08-12T15:20:00Z">
                              <w:rPr>
                                <w:rFonts w:ascii="Cambria Math" w:hAnsi="Cambria Math"/>
                              </w:rPr>
                              <m:t xml:space="preserve"> </m:t>
                            </w:ins>
                          </m:r>
                          <m:nary>
                            <m:naryPr>
                              <m:chr m:val="∑"/>
                              <m:limLoc m:val="undOvr"/>
                              <m:supHide m:val="1"/>
                              <m:ctrlPr>
                                <w:ins w:id="154" w:author="rob" w:date="2018-08-12T15:20:00Z">
                                  <w:rPr>
                                    <w:rFonts w:ascii="Cambria Math" w:hAnsi="Cambria Math"/>
                                    <w:i/>
                                  </w:rPr>
                                </w:ins>
                              </m:ctrlPr>
                            </m:naryPr>
                            <m:sub>
                              <m:r>
                                <w:ins w:id="155" w:author="rob" w:date="2018-08-12T15:20:00Z">
                                  <w:rPr>
                                    <w:rFonts w:ascii="Cambria Math" w:hAnsi="Cambria Math"/>
                                  </w:rPr>
                                  <m:t xml:space="preserve">all genes j ≠i ∈ S </m:t>
                                </w:ins>
                              </m:r>
                            </m:sub>
                            <m:sup/>
                            <m:e>
                              <m:r>
                                <w:ins w:id="156" w:author="rob" w:date="2018-08-12T15:20:00Z">
                                  <w:rPr>
                                    <w:rFonts w:ascii="Cambria Math" w:hAnsi="Cambria Math"/>
                                  </w:rPr>
                                  <m:t>w</m:t>
                                </w:ins>
                              </m:r>
                            </m:e>
                          </m:nary>
                        </m:e>
                        <m:sub>
                          <m:r>
                            <w:ins w:id="157" w:author="rob" w:date="2018-08-12T15:20:00Z">
                              <w:rPr>
                                <w:rFonts w:ascii="Cambria Math" w:hAnsi="Cambria Math"/>
                              </w:rPr>
                              <m:t>ij</m:t>
                            </w:ins>
                          </m:r>
                        </m:sub>
                      </m:sSub>
                    </m:e>
                  </m:nary>
                </m:e>
              </m:d>
            </m:num>
            <m:den>
              <m:d>
                <m:dPr>
                  <m:ctrlPr>
                    <w:ins w:id="158" w:author="rob" w:date="2018-08-12T15:20:00Z">
                      <w:rPr>
                        <w:rFonts w:ascii="Cambria Math" w:hAnsi="Cambria Math"/>
                        <w:i/>
                      </w:rPr>
                    </w:ins>
                  </m:ctrlPr>
                </m:dPr>
                <m:e>
                  <m:f>
                    <m:fPr>
                      <m:ctrlPr>
                        <w:ins w:id="159" w:author="rob" w:date="2018-08-12T15:20:00Z">
                          <w:rPr>
                            <w:rFonts w:ascii="Cambria Math" w:hAnsi="Cambria Math"/>
                            <w:i/>
                          </w:rPr>
                        </w:ins>
                      </m:ctrlPr>
                    </m:fPr>
                    <m:num>
                      <m:r>
                        <w:ins w:id="160" w:author="rob" w:date="2018-08-12T15:20:00Z">
                          <w:rPr>
                            <w:rFonts w:ascii="Cambria Math" w:hAnsi="Cambria Math"/>
                          </w:rPr>
                          <m:t>1</m:t>
                        </w:ins>
                      </m:r>
                    </m:num>
                    <m:den>
                      <m:rad>
                        <m:radPr>
                          <m:degHide m:val="1"/>
                          <m:ctrlPr>
                            <w:ins w:id="161" w:author="rob" w:date="2018-08-12T15:20:00Z">
                              <w:rPr>
                                <w:rFonts w:ascii="Cambria Math" w:hAnsi="Cambria Math"/>
                              </w:rPr>
                            </w:ins>
                          </m:ctrlPr>
                        </m:radPr>
                        <m:deg/>
                        <m:e>
                          <m:sSub>
                            <m:sSubPr>
                              <m:ctrlPr>
                                <w:ins w:id="162" w:author="rob" w:date="2018-08-12T15:20:00Z">
                                  <w:rPr>
                                    <w:rFonts w:ascii="Cambria Math" w:hAnsi="Cambria Math"/>
                                    <w:i/>
                                  </w:rPr>
                                </w:ins>
                              </m:ctrlPr>
                            </m:sSubPr>
                            <m:e>
                              <m:r>
                                <w:ins w:id="163" w:author="rob" w:date="2018-08-12T15:20:00Z">
                                  <w:rPr>
                                    <w:rFonts w:ascii="Cambria Math" w:hAnsi="Cambria Math"/>
                                  </w:rPr>
                                  <m:t>N</m:t>
                                </w:ins>
                              </m:r>
                            </m:e>
                            <m:sub>
                              <m:r>
                                <w:ins w:id="164" w:author="rob" w:date="2018-08-12T15:20:00Z">
                                  <w:rPr>
                                    <w:rFonts w:ascii="Cambria Math" w:hAnsi="Cambria Math"/>
                                  </w:rPr>
                                  <m:t>e</m:t>
                                </w:ins>
                              </m:r>
                            </m:sub>
                          </m:sSub>
                        </m:e>
                      </m:rad>
                    </m:den>
                  </m:f>
                </m:e>
              </m:d>
            </m:den>
          </m:f>
        </m:oMath>
      </m:oMathPara>
    </w:p>
    <w:p w14:paraId="73FD970D" w14:textId="5431E1C1" w:rsidR="00F40E28" w:rsidRPr="00EF5E7C" w:rsidRDefault="00F40E28">
      <w:pPr>
        <w:spacing w:line="360" w:lineRule="auto"/>
        <w:pPrChange w:id="165" w:author="rob" w:date="2018-08-12T15:20:00Z">
          <w:pPr>
            <w:pStyle w:val="Subtitle"/>
            <w:spacing w:line="360" w:lineRule="auto"/>
          </w:pPr>
        </w:pPrChange>
      </w:pPr>
      <w:r>
        <w:t xml:space="preserve">where </w:t>
      </w:r>
      <w:del w:id="166" w:author="rob" w:date="2018-08-12T15:20:00Z">
        <w:r w:rsidR="00065C7F">
          <w:delText>X</w:delText>
        </w:r>
        <w:r w:rsidR="00DE503E">
          <w:delText>-bar</w:delText>
        </w:r>
      </w:del>
      <m:oMath>
        <m:sSub>
          <m:sSubPr>
            <m:ctrlPr>
              <w:ins w:id="167" w:author="rob" w:date="2018-08-12T15:20:00Z">
                <w:rPr>
                  <w:rFonts w:ascii="Cambria Math" w:hAnsi="Cambria Math"/>
                  <w:i/>
                </w:rPr>
              </w:ins>
            </m:ctrlPr>
          </m:sSubPr>
          <m:e>
            <m:r>
              <w:ins w:id="168" w:author="rob" w:date="2018-08-12T15:20:00Z">
                <w:rPr>
                  <w:rFonts w:ascii="Cambria Math" w:hAnsi="Cambria Math"/>
                </w:rPr>
                <m:t xml:space="preserve"> w</m:t>
              </w:ins>
            </m:r>
          </m:e>
          <m:sub>
            <m:r>
              <w:ins w:id="169" w:author="rob" w:date="2018-08-12T15:20:00Z">
                <w:rPr>
                  <w:rFonts w:ascii="Cambria Math" w:hAnsi="Cambria Math"/>
                </w:rPr>
                <m:t>ij</m:t>
              </w:ins>
            </m:r>
          </m:sub>
        </m:sSub>
      </m:oMath>
      <w:r>
        <w:t xml:space="preserve"> is the </w:t>
      </w:r>
      <w:del w:id="170" w:author="rob" w:date="2018-08-12T15:20:00Z">
        <w:r w:rsidR="00B61C0C">
          <w:delText>calculated,</w:delText>
        </w:r>
        <w:r w:rsidR="00065C7F" w:rsidRPr="00065C7F">
          <w:delText xml:space="preserve"> mean </w:delText>
        </w:r>
        <w:r w:rsidR="00065C7F">
          <w:delText>subnetwork interaction</w:delText>
        </w:r>
      </w:del>
      <w:ins w:id="171" w:author="rob" w:date="2018-08-12T15:20:00Z">
        <w:r>
          <w:t>co-expression</w:t>
        </w:r>
      </w:ins>
      <w:r>
        <w:t xml:space="preserve"> score </w:t>
      </w:r>
      <w:ins w:id="172" w:author="rob" w:date="2018-08-12T15:20:00Z">
        <w:r>
          <w:t xml:space="preserve">between genes </w:t>
        </w:r>
        <w:r>
          <w:rPr>
            <w:i/>
          </w:rPr>
          <w:t>i</w:t>
        </w:r>
        <w:r>
          <w:t xml:space="preserve"> </w:t>
        </w:r>
      </w:ins>
      <w:r>
        <w:t xml:space="preserve">and </w:t>
      </w:r>
      <w:del w:id="173" w:author="rob" w:date="2018-08-12T15:20:00Z">
        <w:r w:rsidR="005822E6" w:rsidRPr="00A2437F">
          <w:rPr>
            <w:i/>
          </w:rPr>
          <w:delText>N</w:delText>
        </w:r>
      </w:del>
      <w:ins w:id="174"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175" w:author="rob" w:date="2018-08-12T15:20:00Z">
        <w:r w:rsidR="005822E6" w:rsidRPr="00065C7F">
          <w:delText>interactions</w:delText>
        </w:r>
      </w:del>
      <w:ins w:id="176" w:author="rob" w:date="2018-08-12T15:20:00Z">
        <w:r>
          <w:t>total number of pairwise, non-self gene combinations</w:t>
        </w:r>
      </w:ins>
      <w:r>
        <w:t xml:space="preserve"> </w:t>
      </w:r>
      <w:r w:rsidRPr="00065C7F">
        <w:t>in the subnetwork</w:t>
      </w:r>
      <w:r>
        <w:t xml:space="preserve">. </w:t>
      </w:r>
      <w:del w:id="177"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pPr>
        <w:spacing w:line="360" w:lineRule="auto"/>
      </w:pPr>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178" w:author="rob" w:date="2018-08-12T15:20:00Z">
        <w:r w:rsidR="004047D8">
          <w:delText>.</w:delText>
        </w:r>
      </w:del>
      <w:ins w:id="179"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80" w:name="_Ref447101545"/>
      <w:bookmarkStart w:id="181" w:name="_Ref464049667"/>
      <w:r>
        <w:t>Eq.</w:t>
      </w:r>
      <w:bookmarkEnd w:id="180"/>
      <w:r>
        <w:t xml:space="preserve"> 2</w:t>
      </w:r>
      <w:bookmarkEnd w:id="181"/>
    </w:p>
    <w:p w14:paraId="31B55D09" w14:textId="7DDC2E87" w:rsidR="00F40E28" w:rsidRPr="003F2435" w:rsidRDefault="00F40E28" w:rsidP="00F40E28">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182" w:author="rob" w:date="2018-08-12T15:20:00Z">
              <m:rPr>
                <m:sty m:val="p"/>
              </m:rPr>
              <w:rPr>
                <w:rFonts w:ascii="Cambria Math" w:hAnsi="Cambria Math"/>
              </w:rPr>
              <m:t xml:space="preserve">= </m:t>
            </w:del>
          </m:r>
          <m:r>
            <w:del w:id="183" w:author="rob" w:date="2018-08-12T15:20:00Z">
              <w:rPr>
                <w:rFonts w:ascii="Cambria Math" w:hAnsi="Cambria Math"/>
              </w:rPr>
              <m:t>mean</m:t>
            </w:del>
          </m:r>
          <m:r>
            <w:del w:id="184" w:author="rob" w:date="2018-08-12T15:20:00Z">
              <m:rPr>
                <m:sty m:val="p"/>
              </m:rPr>
              <w:rPr>
                <w:rFonts w:ascii="Cambria Math" w:hAnsi="Cambria Math"/>
              </w:rPr>
              <m:t>(</m:t>
            </w:del>
          </m:r>
          <m:r>
            <w:del w:id="185" w:author="rob" w:date="2018-08-12T15:20:00Z">
              <w:rPr>
                <w:rFonts w:ascii="Cambria Math" w:hAnsi="Cambria Math"/>
              </w:rPr>
              <m:t>residual(local</m:t>
            </w:del>
          </m:r>
          <m:r>
            <w:del w:id="186" w:author="rob" w:date="2018-08-12T15:20:00Z">
              <m:rPr>
                <m:sty m:val="p"/>
              </m:rPr>
              <w:rPr>
                <w:rFonts w:ascii="Cambria Math" w:hAnsi="Cambria Math"/>
              </w:rPr>
              <m:t>_</m:t>
            </w:del>
          </m:r>
          <m:r>
            <w:del w:id="187" w:author="rob" w:date="2018-08-12T15:20:00Z">
              <w:rPr>
                <w:rFonts w:ascii="Cambria Math" w:hAnsi="Cambria Math"/>
              </w:rPr>
              <m:t>degree</m:t>
            </w:del>
          </m:r>
          <m:r>
            <w:del w:id="188" w:author="rob" w:date="2018-08-12T15:20:00Z">
              <m:rPr>
                <m:sty m:val="p"/>
              </m:rPr>
              <w:rPr>
                <w:rFonts w:ascii="Cambria Math" w:hAnsi="Cambria Math"/>
              </w:rPr>
              <m:t xml:space="preserve"> ~ </m:t>
            </w:del>
          </m:r>
          <m:r>
            <w:del w:id="189" w:author="rob" w:date="2018-08-12T15:20:00Z">
              <w:rPr>
                <w:rFonts w:ascii="Cambria Math" w:hAnsi="Cambria Math"/>
              </w:rPr>
              <m:t>global</m:t>
            </w:del>
          </m:r>
          <m:r>
            <w:del w:id="190" w:author="rob" w:date="2018-08-12T15:20:00Z">
              <m:rPr>
                <m:sty m:val="p"/>
              </m:rPr>
              <w:rPr>
                <w:rFonts w:ascii="Cambria Math" w:hAnsi="Cambria Math"/>
              </w:rPr>
              <m:t>_</m:t>
            </w:del>
          </m:r>
          <m:r>
            <w:del w:id="191" w:author="rob" w:date="2018-08-12T15:20:00Z">
              <w:rPr>
                <w:rFonts w:ascii="Cambria Math" w:hAnsi="Cambria Math"/>
              </w:rPr>
              <m:t>degree)</m:t>
            </w:del>
          </m:r>
          <m:r>
            <w:del w:id="192" w:author="rob" w:date="2018-08-12T15:20:00Z">
              <m:rPr>
                <m:sty m:val="p"/>
              </m:rPr>
              <w:rPr>
                <w:rFonts w:ascii="Cambria Math" w:hAnsi="Cambria Math"/>
              </w:rPr>
              <m:t>)</m:t>
            </w:del>
          </m:r>
          <m:r>
            <w:ins w:id="193" w:author="rob" w:date="2018-08-12T15:20:00Z">
              <w:rPr>
                <w:rFonts w:ascii="Cambria Math" w:hAnsi="Cambria Math"/>
              </w:rPr>
              <m:t xml:space="preserve"> (subnetwork S)</m:t>
            </w:ins>
          </m:r>
          <m:r>
            <w:ins w:id="194" w:author="rob" w:date="2018-08-12T15:20:00Z">
              <m:rPr>
                <m:sty m:val="p"/>
              </m:rPr>
              <w:rPr>
                <w:rFonts w:ascii="Cambria Math" w:hAnsi="Cambria Math"/>
              </w:rPr>
              <m:t xml:space="preserve">= </m:t>
            </w:ins>
          </m:r>
          <m:f>
            <m:fPr>
              <m:ctrlPr>
                <w:ins w:id="195" w:author="rob" w:date="2018-08-12T15:20:00Z">
                  <w:rPr>
                    <w:rFonts w:ascii="Cambria Math" w:hAnsi="Cambria Math"/>
                  </w:rPr>
                </w:ins>
              </m:ctrlPr>
            </m:fPr>
            <m:num>
              <m:nary>
                <m:naryPr>
                  <m:chr m:val="∑"/>
                  <m:limLoc m:val="undOvr"/>
                  <m:supHide m:val="1"/>
                  <m:ctrlPr>
                    <w:ins w:id="196" w:author="rob" w:date="2018-08-12T15:20:00Z">
                      <w:rPr>
                        <w:rFonts w:ascii="Cambria Math" w:hAnsi="Cambria Math"/>
                      </w:rPr>
                    </w:ins>
                  </m:ctrlPr>
                </m:naryPr>
                <m:sub>
                  <m:r>
                    <w:ins w:id="197" w:author="rob" w:date="2018-08-12T15:20:00Z">
                      <w:rPr>
                        <w:rFonts w:ascii="Cambria Math" w:hAnsi="Cambria Math"/>
                      </w:rPr>
                      <m:t xml:space="preserve">all genes i ∈S </m:t>
                    </w:ins>
                  </m:r>
                </m:sub>
                <m:sup/>
                <m:e>
                  <m:r>
                    <w:ins w:id="198" w:author="rob" w:date="2018-08-12T15:20:00Z">
                      <w:rPr>
                        <w:rFonts w:ascii="Cambria Math" w:hAnsi="Cambria Math"/>
                      </w:rPr>
                      <m:t>Gene</m:t>
                    </w:ins>
                  </m:r>
                  <m:r>
                    <w:ins w:id="199" w:author="rob" w:date="2018-08-12T15:20:00Z">
                      <m:rPr>
                        <m:nor/>
                      </m:rPr>
                      <w:rPr>
                        <w:rFonts w:ascii="Cambria Math" w:hAnsi="Cambria Math"/>
                      </w:rPr>
                      <m:t>-</m:t>
                    </w:ins>
                  </m:r>
                  <m:r>
                    <w:ins w:id="200" w:author="rob" w:date="2018-08-12T15:20:00Z">
                      <w:rPr>
                        <w:rFonts w:ascii="Cambria Math" w:hAnsi="Cambria Math"/>
                      </w:rPr>
                      <m:t>Specific</m:t>
                    </w:ins>
                  </m:r>
                  <m:r>
                    <w:ins w:id="201" w:author="rob" w:date="2018-08-12T15:20:00Z">
                      <m:rPr>
                        <m:sty m:val="p"/>
                      </m:rPr>
                      <w:rPr>
                        <w:rFonts w:ascii="Cambria Math" w:hAnsi="Cambria Math"/>
                      </w:rPr>
                      <m:t xml:space="preserve"> </m:t>
                    </w:ins>
                  </m:r>
                  <m:r>
                    <w:ins w:id="202" w:author="rob" w:date="2018-08-12T15:20:00Z">
                      <w:rPr>
                        <w:rFonts w:ascii="Cambria Math" w:hAnsi="Cambria Math"/>
                      </w:rPr>
                      <m:t xml:space="preserve">Locality </m:t>
                    </w:ins>
                  </m:r>
                  <m:d>
                    <m:dPr>
                      <m:ctrlPr>
                        <w:ins w:id="203" w:author="rob" w:date="2018-08-12T15:20:00Z">
                          <w:rPr>
                            <w:rFonts w:ascii="Cambria Math" w:hAnsi="Cambria Math"/>
                            <w:i/>
                          </w:rPr>
                        </w:ins>
                      </m:ctrlPr>
                    </m:dPr>
                    <m:e>
                      <m:r>
                        <w:ins w:id="204" w:author="rob" w:date="2018-08-12T15:20:00Z">
                          <w:rPr>
                            <w:rFonts w:ascii="Cambria Math" w:hAnsi="Cambria Math"/>
                          </w:rPr>
                          <m:t>gene i</m:t>
                        </w:ins>
                      </m:r>
                    </m:e>
                  </m:d>
                </m:e>
              </m:nary>
            </m:num>
            <m:den>
              <m:sSub>
                <m:sSubPr>
                  <m:ctrlPr>
                    <w:ins w:id="205" w:author="rob" w:date="2018-08-12T15:20:00Z">
                      <w:rPr>
                        <w:rFonts w:ascii="Cambria Math" w:hAnsi="Cambria Math"/>
                        <w:i/>
                      </w:rPr>
                    </w:ins>
                  </m:ctrlPr>
                </m:sSubPr>
                <m:e>
                  <m:r>
                    <w:ins w:id="206" w:author="rob" w:date="2018-08-12T15:20:00Z">
                      <w:rPr>
                        <w:rFonts w:ascii="Cambria Math" w:hAnsi="Cambria Math"/>
                      </w:rPr>
                      <m:t>N</m:t>
                    </w:ins>
                  </m:r>
                </m:e>
                <m:sub>
                  <m:r>
                    <w:ins w:id="207" w:author="rob" w:date="2018-08-12T15:20:00Z">
                      <w:rPr>
                        <w:rFonts w:ascii="Cambria Math" w:hAnsi="Cambria Math"/>
                      </w:rPr>
                      <m:t>g</m:t>
                    </w:ins>
                  </m:r>
                </m:sub>
              </m:sSub>
            </m:den>
          </m:f>
        </m:oMath>
      </m:oMathPara>
    </w:p>
    <w:p w14:paraId="15BEFECF" w14:textId="77777777" w:rsidR="00F40E28" w:rsidRDefault="00F40E28" w:rsidP="00F40E28">
      <w:pPr>
        <w:spacing w:line="360" w:lineRule="auto"/>
        <w:rPr>
          <w:ins w:id="208" w:author="rob" w:date="2018-08-12T15:20:00Z"/>
        </w:rPr>
      </w:pPr>
      <w:ins w:id="209"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pPr>
        <w:spacing w:line="360" w:lineRule="auto"/>
      </w:pPr>
      <w:r>
        <w:t>Gene-specific density is calculated by considering subnetwork interactions on a per-gene basis:</w:t>
      </w:r>
    </w:p>
    <w:p w14:paraId="0FB40EED" w14:textId="77777777" w:rsidR="00F40E28" w:rsidRDefault="00F40E28" w:rsidP="00D45ACC">
      <w:pPr>
        <w:pStyle w:val="Heading3"/>
      </w:pPr>
      <w:bookmarkStart w:id="210" w:name="_Ref447101563"/>
      <w:bookmarkStart w:id="211" w:name="_Ref464738379"/>
      <w:r w:rsidRPr="0045686C">
        <w:t>Eq.</w:t>
      </w:r>
      <w:bookmarkEnd w:id="210"/>
      <w:r>
        <w:t xml:space="preserve"> 3</w:t>
      </w:r>
      <w:bookmarkEnd w:id="211"/>
    </w:p>
    <w:p w14:paraId="09AD4F73" w14:textId="02F1EFC0" w:rsidR="00F40E28" w:rsidRPr="002E6613" w:rsidRDefault="00F40E28" w:rsidP="00F40E28">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212" w:author="rob" w:date="2018-08-12T15:20:00Z">
              <m:rPr>
                <m:sty m:val="p"/>
              </m:rPr>
              <w:rPr>
                <w:rFonts w:ascii="Cambria Math" w:hAnsi="Cambria Math"/>
              </w:rPr>
              <m:t>=</m:t>
            </w:del>
          </m:r>
          <m:f>
            <m:fPr>
              <m:ctrlPr>
                <w:del w:id="213" w:author="rob" w:date="2018-08-12T15:20:00Z">
                  <w:rPr>
                    <w:rFonts w:ascii="Cambria Math" w:hAnsi="Cambria Math"/>
                  </w:rPr>
                </w:del>
              </m:ctrlPr>
            </m:fPr>
            <m:num>
              <m:nary>
                <m:naryPr>
                  <m:chr m:val="∑"/>
                  <m:limLoc m:val="undOvr"/>
                  <m:subHide m:val="1"/>
                  <m:supHide m:val="1"/>
                  <m:ctrlPr>
                    <w:del w:id="214" w:author="rob" w:date="2018-08-12T15:20:00Z">
                      <w:rPr>
                        <w:rFonts w:ascii="Cambria Math" w:hAnsi="Cambria Math"/>
                      </w:rPr>
                    </w:del>
                  </m:ctrlPr>
                </m:naryPr>
                <m:sub/>
                <m:sup/>
                <m:e>
                  <m:r>
                    <w:del w:id="215" w:author="rob" w:date="2018-08-12T15:20:00Z">
                      <w:rPr>
                        <w:rFonts w:ascii="Cambria Math" w:hAnsi="Cambria Math"/>
                      </w:rPr>
                      <m:t>subnetwork</m:t>
                    </w:del>
                  </m:r>
                  <m:r>
                    <w:del w:id="216" w:author="rob" w:date="2018-08-12T15:20:00Z">
                      <m:rPr>
                        <m:sty m:val="p"/>
                      </m:rPr>
                      <w:rPr>
                        <w:rFonts w:ascii="Cambria Math" w:hAnsi="Cambria Math"/>
                      </w:rPr>
                      <m:t>_</m:t>
                    </w:del>
                  </m:r>
                  <m:r>
                    <w:del w:id="217" w:author="rob" w:date="2018-08-12T15:20:00Z">
                      <w:rPr>
                        <w:rFonts w:ascii="Cambria Math" w:hAnsi="Cambria Math"/>
                      </w:rPr>
                      <m:t>interaction</m:t>
                    </w:del>
                  </m:r>
                  <m:r>
                    <w:del w:id="218" w:author="rob" w:date="2018-08-12T15:20:00Z">
                      <m:rPr>
                        <m:sty m:val="p"/>
                      </m:rPr>
                      <w:rPr>
                        <w:rFonts w:ascii="Cambria Math" w:hAnsi="Cambria Math"/>
                      </w:rPr>
                      <m:t>_</m:t>
                    </w:del>
                  </m:r>
                  <m:r>
                    <w:del w:id="219" w:author="rob" w:date="2018-08-12T15:20:00Z">
                      <w:rPr>
                        <w:rFonts w:ascii="Cambria Math" w:hAnsi="Cambria Math"/>
                      </w:rPr>
                      <m:t>score</m:t>
                    </w:del>
                  </m:r>
                  <m:r>
                    <w:del w:id="220" w:author="rob" w:date="2018-08-12T15:20:00Z">
                      <m:rPr>
                        <m:sty m:val="p"/>
                      </m:rPr>
                      <w:rPr>
                        <w:rFonts w:ascii="Cambria Math" w:hAnsi="Cambria Math"/>
                      </w:rPr>
                      <m:t>(</m:t>
                    </w:del>
                  </m:r>
                  <m:r>
                    <w:del w:id="221" w:author="rob" w:date="2018-08-12T15:20:00Z">
                      <w:rPr>
                        <w:rFonts w:ascii="Cambria Math" w:hAnsi="Cambria Math"/>
                      </w:rPr>
                      <m:t>gene</m:t>
                    </w:del>
                  </m:r>
                  <m:r>
                    <w:del w:id="222" w:author="rob" w:date="2018-08-12T15:20:00Z">
                      <m:rPr>
                        <m:sty m:val="p"/>
                      </m:rPr>
                      <w:rPr>
                        <w:rFonts w:ascii="Cambria Math" w:hAnsi="Cambria Math"/>
                      </w:rPr>
                      <m:t>)</m:t>
                    </w:del>
                  </m:r>
                </m:e>
              </m:nary>
            </m:num>
            <m:den>
              <m:r>
                <w:del w:id="223" w:author="rob" w:date="2018-08-12T15:20:00Z">
                  <w:rPr>
                    <w:rFonts w:ascii="Cambria Math" w:hAnsi="Cambria Math"/>
                  </w:rPr>
                  <m:t>number</m:t>
                </w:del>
              </m:r>
              <m:r>
                <w:del w:id="224" w:author="rob" w:date="2018-08-12T15:20:00Z">
                  <m:rPr>
                    <m:sty m:val="p"/>
                  </m:rPr>
                  <w:rPr>
                    <w:rFonts w:ascii="Cambria Math" w:hAnsi="Cambria Math"/>
                  </w:rPr>
                  <m:t>_</m:t>
                </w:del>
              </m:r>
              <m:r>
                <w:del w:id="225" w:author="rob" w:date="2018-08-12T15:20:00Z">
                  <w:rPr>
                    <w:rFonts w:ascii="Cambria Math" w:hAnsi="Cambria Math"/>
                  </w:rPr>
                  <m:t>of</m:t>
                </w:del>
              </m:r>
              <m:r>
                <w:del w:id="226" w:author="rob" w:date="2018-08-12T15:20:00Z">
                  <m:rPr>
                    <m:sty m:val="p"/>
                  </m:rPr>
                  <w:rPr>
                    <w:rFonts w:ascii="Cambria Math" w:hAnsi="Cambria Math"/>
                  </w:rPr>
                  <m:t>_</m:t>
                </w:del>
              </m:r>
              <m:r>
                <w:del w:id="227" w:author="rob" w:date="2018-08-12T15:20:00Z">
                  <w:rPr>
                    <w:rFonts w:ascii="Cambria Math" w:hAnsi="Cambria Math"/>
                  </w:rPr>
                  <m:t>genes</m:t>
                </w:del>
              </m:r>
              <m:r>
                <w:del w:id="228" w:author="rob" w:date="2018-08-12T15:20:00Z">
                  <m:rPr>
                    <m:sty m:val="p"/>
                  </m:rPr>
                  <w:rPr>
                    <w:rFonts w:ascii="Cambria Math" w:hAnsi="Cambria Math"/>
                  </w:rPr>
                  <m:t>-1</m:t>
                </w:del>
              </m:r>
            </m:den>
          </m:f>
          <m:r>
            <w:ins w:id="229" w:author="rob" w:date="2018-08-12T15:20:00Z">
              <w:rPr>
                <w:rFonts w:ascii="Cambria Math" w:hAnsi="Cambria Math"/>
              </w:rPr>
              <m:t>(gene i)</m:t>
            </w:ins>
          </m:r>
          <m:r>
            <w:ins w:id="230" w:author="rob" w:date="2018-08-12T15:20:00Z">
              <m:rPr>
                <m:sty m:val="p"/>
              </m:rPr>
              <w:rPr>
                <w:rFonts w:ascii="Cambria Math" w:hAnsi="Cambria Math"/>
              </w:rPr>
              <m:t>=</m:t>
            </w:ins>
          </m:r>
          <m:f>
            <m:fPr>
              <m:ctrlPr>
                <w:ins w:id="231" w:author="rob" w:date="2018-08-12T15:20:00Z">
                  <w:rPr>
                    <w:rFonts w:ascii="Cambria Math" w:hAnsi="Cambria Math"/>
                  </w:rPr>
                </w:ins>
              </m:ctrlPr>
            </m:fPr>
            <m:num>
              <m:nary>
                <m:naryPr>
                  <m:chr m:val="∑"/>
                  <m:limLoc m:val="undOvr"/>
                  <m:supHide m:val="1"/>
                  <m:ctrlPr>
                    <w:ins w:id="232" w:author="rob" w:date="2018-08-12T15:20:00Z">
                      <w:rPr>
                        <w:rFonts w:ascii="Cambria Math" w:hAnsi="Cambria Math"/>
                      </w:rPr>
                    </w:ins>
                  </m:ctrlPr>
                </m:naryPr>
                <m:sub>
                  <m:r>
                    <w:ins w:id="233" w:author="rob" w:date="2018-08-12T15:20:00Z">
                      <w:rPr>
                        <w:rFonts w:ascii="Cambria Math" w:hAnsi="Cambria Math"/>
                      </w:rPr>
                      <m:t>all genes j ≠i</m:t>
                    </w:ins>
                  </m:r>
                </m:sub>
                <m:sup/>
                <m:e>
                  <m:sSub>
                    <m:sSubPr>
                      <m:ctrlPr>
                        <w:ins w:id="234" w:author="rob" w:date="2018-08-12T15:20:00Z">
                          <w:rPr>
                            <w:rFonts w:ascii="Cambria Math" w:hAnsi="Cambria Math"/>
                            <w:i/>
                          </w:rPr>
                        </w:ins>
                      </m:ctrlPr>
                    </m:sSubPr>
                    <m:e>
                      <m:r>
                        <w:ins w:id="235" w:author="rob" w:date="2018-08-12T15:20:00Z">
                          <w:rPr>
                            <w:rFonts w:ascii="Cambria Math" w:hAnsi="Cambria Math"/>
                          </w:rPr>
                          <m:t xml:space="preserve">  w</m:t>
                        </w:ins>
                      </m:r>
                    </m:e>
                    <m:sub>
                      <m:r>
                        <w:ins w:id="236" w:author="rob" w:date="2018-08-12T15:20:00Z">
                          <w:rPr>
                            <w:rFonts w:ascii="Cambria Math" w:hAnsi="Cambria Math"/>
                          </w:rPr>
                          <m:t>ij</m:t>
                        </w:ins>
                      </m:r>
                    </m:sub>
                  </m:sSub>
                </m:e>
              </m:nary>
            </m:num>
            <m:den>
              <m:sSub>
                <m:sSubPr>
                  <m:ctrlPr>
                    <w:ins w:id="237" w:author="rob" w:date="2018-08-12T15:20:00Z">
                      <w:rPr>
                        <w:rFonts w:ascii="Cambria Math" w:hAnsi="Cambria Math"/>
                        <w:i/>
                      </w:rPr>
                    </w:ins>
                  </m:ctrlPr>
                </m:sSubPr>
                <m:e>
                  <m:r>
                    <w:ins w:id="238" w:author="rob" w:date="2018-08-12T15:20:00Z">
                      <w:rPr>
                        <w:rFonts w:ascii="Cambria Math" w:hAnsi="Cambria Math"/>
                      </w:rPr>
                      <m:t>N</m:t>
                    </w:ins>
                  </m:r>
                </m:e>
                <m:sub>
                  <m:r>
                    <w:ins w:id="239" w:author="rob" w:date="2018-08-12T15:20:00Z">
                      <w:rPr>
                        <w:rFonts w:ascii="Cambria Math" w:hAnsi="Cambria Math"/>
                      </w:rPr>
                      <m:t>g</m:t>
                    </w:ins>
                  </m:r>
                </m:sub>
              </m:sSub>
              <m:r>
                <w:ins w:id="240"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spacing w:line="360" w:lineRule="auto"/>
        <w:jc w:val="left"/>
        <w:rPr>
          <w:del w:id="241" w:author="rob" w:date="2018-08-12T15:20:00Z"/>
        </w:rPr>
      </w:pPr>
    </w:p>
    <w:p w14:paraId="58CDAED7" w14:textId="77777777" w:rsidR="00F40E28" w:rsidRPr="008C6A18" w:rsidRDefault="00F40E28" w:rsidP="00F40E28">
      <w:pPr>
        <w:spacing w:line="360" w:lineRule="auto"/>
        <w:jc w:val="left"/>
        <w:rPr>
          <w:ins w:id="242" w:author="rob" w:date="2018-08-12T15:20:00Z"/>
        </w:rPr>
      </w:pPr>
      <w:ins w:id="243"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spacing w:line="360" w:lineRule="auto"/>
        <w:jc w:val="left"/>
      </w:pPr>
      <w:r>
        <w:t>Gene locality residuals can be interpreted independently to identify gene-specific locality:</w:t>
      </w:r>
    </w:p>
    <w:p w14:paraId="11C76C8B" w14:textId="77777777" w:rsidR="00F40E28" w:rsidRDefault="00F40E28" w:rsidP="00D45ACC">
      <w:pPr>
        <w:pStyle w:val="Heading3"/>
      </w:pPr>
      <w:bookmarkStart w:id="244" w:name="_Ref447101571"/>
      <w:r>
        <w:t>Eq. 4</w:t>
      </w:r>
      <w:bookmarkEnd w:id="244"/>
    </w:p>
    <w:p w14:paraId="2A9BD0F0" w14:textId="606A1466" w:rsidR="00F40E28" w:rsidRPr="001A466D" w:rsidRDefault="00F40E28" w:rsidP="00F40E28">
      <w:pPr>
        <w:spacing w:line="360" w:lineRule="auto"/>
        <w:jc w:val="left"/>
        <w:rPr>
          <w:rFonts w:ascii="Arial" w:hAnsi="Arial"/>
          <w:rPrChange w:id="245"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46" w:author="rob" w:date="2018-08-12T15:20:00Z">
              <m:rPr>
                <m:sty m:val="p"/>
              </m:rPr>
              <w:rPr>
                <w:rFonts w:ascii="Cambria Math" w:hAnsi="Cambria Math"/>
              </w:rPr>
              <m:t>=</m:t>
            </w:del>
          </m:r>
          <m:r>
            <w:del w:id="247" w:author="rob" w:date="2018-08-12T15:20:00Z">
              <w:rPr>
                <w:rFonts w:ascii="Cambria Math" w:hAnsi="Cambria Math"/>
              </w:rPr>
              <m:t>residual</m:t>
            </w:del>
          </m:r>
          <m:r>
            <w:del w:id="248" w:author="rob" w:date="2018-08-12T15:20:00Z">
              <m:rPr>
                <m:sty m:val="p"/>
              </m:rPr>
              <w:rPr>
                <w:rFonts w:ascii="Cambria Math" w:hAnsi="Cambria Math"/>
              </w:rPr>
              <m:t>(</m:t>
            </w:del>
          </m:r>
          <m:r>
            <w:del w:id="249" w:author="rob" w:date="2018-08-12T15:20:00Z">
              <w:rPr>
                <w:rFonts w:ascii="Cambria Math" w:hAnsi="Cambria Math"/>
              </w:rPr>
              <m:t>local</m:t>
            </w:del>
          </m:r>
          <m:r>
            <w:del w:id="250" w:author="rob" w:date="2018-08-12T15:20:00Z">
              <m:rPr>
                <m:sty m:val="p"/>
              </m:rPr>
              <w:rPr>
                <w:rFonts w:ascii="Cambria Math" w:hAnsi="Cambria Math"/>
              </w:rPr>
              <m:t>_</m:t>
            </w:del>
          </m:r>
          <m:r>
            <w:del w:id="251" w:author="rob" w:date="2018-08-12T15:20:00Z">
              <w:rPr>
                <w:rFonts w:ascii="Cambria Math" w:hAnsi="Cambria Math"/>
              </w:rPr>
              <m:t>degree</m:t>
            </w:del>
          </m:r>
          <m:r>
            <w:del w:id="252" w:author="rob" w:date="2018-08-12T15:20:00Z">
              <m:rPr>
                <m:sty m:val="p"/>
              </m:rPr>
              <w:rPr>
                <w:rFonts w:ascii="Cambria Math" w:hAnsi="Cambria Math"/>
              </w:rPr>
              <m:t xml:space="preserve"> ~ </m:t>
            </w:del>
          </m:r>
          <m:r>
            <w:del w:id="253" w:author="rob" w:date="2018-08-12T15:20:00Z">
              <w:rPr>
                <w:rFonts w:ascii="Cambria Math" w:hAnsi="Cambria Math"/>
              </w:rPr>
              <m:t>global</m:t>
            </w:del>
          </m:r>
          <m:r>
            <w:del w:id="254" w:author="rob" w:date="2018-08-12T15:20:00Z">
              <m:rPr>
                <m:sty m:val="p"/>
              </m:rPr>
              <w:rPr>
                <w:rFonts w:ascii="Cambria Math" w:hAnsi="Cambria Math"/>
              </w:rPr>
              <m:t>_</m:t>
            </w:del>
          </m:r>
          <m:r>
            <w:del w:id="255" w:author="rob" w:date="2018-08-12T15:20:00Z">
              <w:rPr>
                <w:rFonts w:ascii="Cambria Math" w:hAnsi="Cambria Math"/>
              </w:rPr>
              <m:t>degree</m:t>
            </w:del>
          </m:r>
          <m:r>
            <w:del w:id="256" w:author="rob" w:date="2018-08-12T15:20:00Z">
              <m:rPr>
                <m:sty m:val="p"/>
              </m:rPr>
              <w:rPr>
                <w:rFonts w:ascii="Cambria Math" w:hAnsi="Cambria Math"/>
              </w:rPr>
              <m:t>)</m:t>
            </w:del>
          </m:r>
          <m:r>
            <w:del w:id="257" w:author="rob" w:date="2018-08-12T15:20:00Z">
              <m:rPr>
                <m:sty m:val="p"/>
              </m:rPr>
              <w:rPr>
                <w:rFonts w:ascii="Cambria Math" w:hAnsi="Cambria Math"/>
              </w:rPr>
              <w:br/>
            </w:del>
          </m:r>
        </m:oMath>
        <m:oMath>
          <m:r>
            <w:ins w:id="258" w:author="rob" w:date="2018-08-12T15:20:00Z">
              <w:rPr>
                <w:rFonts w:ascii="Cambria Math" w:hAnsi="Cambria Math"/>
              </w:rPr>
              <m:t xml:space="preserve"> </m:t>
            </w:ins>
          </m:r>
          <m:d>
            <m:dPr>
              <m:ctrlPr>
                <w:ins w:id="259" w:author="rob" w:date="2018-08-12T15:20:00Z">
                  <w:rPr>
                    <w:rFonts w:ascii="Cambria Math" w:hAnsi="Cambria Math"/>
                    <w:i/>
                  </w:rPr>
                </w:ins>
              </m:ctrlPr>
            </m:dPr>
            <m:e>
              <m:r>
                <w:ins w:id="260" w:author="rob" w:date="2018-08-12T15:20:00Z">
                  <w:rPr>
                    <w:rFonts w:ascii="Cambria Math" w:hAnsi="Cambria Math"/>
                  </w:rPr>
                  <m:t>gene i</m:t>
                </w:ins>
              </m:r>
            </m:e>
          </m:d>
          <m:r>
            <w:ins w:id="261" w:author="rob" w:date="2018-08-12T15:20:00Z">
              <m:rPr>
                <m:sty m:val="p"/>
              </m:rPr>
              <w:rPr>
                <w:rFonts w:ascii="Cambria Math" w:hAnsi="Cambria Math"/>
              </w:rPr>
              <m:t>=</m:t>
            </w:ins>
          </m:r>
          <m:sSub>
            <m:sSubPr>
              <m:ctrlPr>
                <w:ins w:id="262" w:author="rob" w:date="2018-08-12T15:20:00Z">
                  <w:rPr>
                    <w:rFonts w:ascii="Cambria Math" w:hAnsi="Cambria Math"/>
                  </w:rPr>
                </w:ins>
              </m:ctrlPr>
            </m:sSubPr>
            <m:e>
              <m:r>
                <w:ins w:id="263" w:author="rob" w:date="2018-08-12T15:20:00Z">
                  <m:rPr>
                    <m:sty m:val="p"/>
                  </m:rPr>
                  <w:rPr>
                    <w:rFonts w:ascii="Cambria Math" w:hAnsi="Cambria Math"/>
                  </w:rPr>
                  <m:t>ϵ</m:t>
                </w:ins>
              </m:r>
            </m:e>
            <m:sub>
              <m:r>
                <w:ins w:id="264" w:author="rob" w:date="2018-08-12T15:20:00Z">
                  <w:rPr>
                    <w:rFonts w:ascii="Cambria Math" w:hAnsi="Cambria Math"/>
                  </w:rPr>
                  <m:t>i</m:t>
                </w:ins>
              </m:r>
            </m:sub>
          </m:sSub>
        </m:oMath>
      </m:oMathPara>
    </w:p>
    <w:p w14:paraId="36AB42C2" w14:textId="77777777" w:rsidR="00F40E28" w:rsidRDefault="00F40E28" w:rsidP="00F40E28">
      <w:pPr>
        <w:spacing w:line="360" w:lineRule="auto"/>
        <w:jc w:val="left"/>
        <w:rPr>
          <w:ins w:id="265" w:author="rob" w:date="2018-08-12T15:20:00Z"/>
        </w:rPr>
      </w:pPr>
      <w:ins w:id="266"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086059" w:rsidP="00F40E28">
      <w:pPr>
        <w:spacing w:line="360" w:lineRule="auto"/>
        <w:jc w:val="left"/>
        <w:rPr>
          <w:ins w:id="267" w:author="rob" w:date="2018-08-12T15:20:00Z"/>
          <w:rFonts w:eastAsiaTheme="minorEastAsia"/>
        </w:rPr>
      </w:pPr>
      <m:oMathPara>
        <m:oMath>
          <m:sSub>
            <m:sSubPr>
              <m:ctrlPr>
                <w:ins w:id="268" w:author="rob" w:date="2018-08-12T15:20:00Z">
                  <w:rPr>
                    <w:rFonts w:ascii="Cambria Math" w:hAnsi="Cambria Math"/>
                  </w:rPr>
                </w:ins>
              </m:ctrlPr>
            </m:sSubPr>
            <m:e>
              <m:r>
                <w:ins w:id="269" w:author="rob" w:date="2018-08-12T15:20:00Z">
                  <m:rPr>
                    <m:sty m:val="p"/>
                  </m:rPr>
                  <w:rPr>
                    <w:rFonts w:ascii="Cambria Math" w:hAnsi="Cambria Math"/>
                  </w:rPr>
                  <m:t>degree</m:t>
                </w:ins>
              </m:r>
            </m:e>
            <m:sub>
              <m:r>
                <w:ins w:id="270" w:author="rob" w:date="2018-08-12T15:20:00Z">
                  <w:rPr>
                    <w:rFonts w:ascii="Cambria Math" w:hAnsi="Cambria Math"/>
                  </w:rPr>
                  <m:t>local</m:t>
                </w:ins>
              </m:r>
            </m:sub>
          </m:sSub>
          <m:d>
            <m:dPr>
              <m:ctrlPr>
                <w:ins w:id="271" w:author="rob" w:date="2018-08-12T15:20:00Z">
                  <w:rPr>
                    <w:rFonts w:ascii="Cambria Math" w:hAnsi="Cambria Math"/>
                  </w:rPr>
                </w:ins>
              </m:ctrlPr>
            </m:dPr>
            <m:e>
              <m:r>
                <w:ins w:id="272" w:author="rob" w:date="2018-08-12T15:20:00Z">
                  <m:rPr>
                    <m:sty m:val="p"/>
                  </m:rPr>
                  <w:rPr>
                    <w:rFonts w:ascii="Cambria Math" w:hAnsi="Cambria Math"/>
                  </w:rPr>
                  <m:t xml:space="preserve">gene </m:t>
                </w:ins>
              </m:r>
              <m:r>
                <w:ins w:id="273" w:author="rob" w:date="2018-08-12T15:20:00Z">
                  <w:rPr>
                    <w:rFonts w:ascii="Cambria Math" w:hAnsi="Cambria Math"/>
                  </w:rPr>
                  <m:t>j</m:t>
                </w:ins>
              </m:r>
            </m:e>
          </m:d>
          <m:r>
            <w:ins w:id="274" w:author="rob" w:date="2018-08-12T15:20:00Z">
              <m:rPr>
                <m:sty m:val="p"/>
              </m:rPr>
              <w:rPr>
                <w:rFonts w:ascii="Cambria Math" w:hAnsi="Cambria Math"/>
              </w:rPr>
              <m:t>=</m:t>
            </w:ins>
          </m:r>
          <m:sSub>
            <m:sSubPr>
              <m:ctrlPr>
                <w:ins w:id="275" w:author="rob" w:date="2018-08-12T15:20:00Z">
                  <w:rPr>
                    <w:rFonts w:ascii="Cambria Math" w:hAnsi="Cambria Math"/>
                  </w:rPr>
                </w:ins>
              </m:ctrlPr>
            </m:sSubPr>
            <m:e>
              <m:r>
                <w:ins w:id="276" w:author="rob" w:date="2018-08-12T15:20:00Z">
                  <m:rPr>
                    <m:sty m:val="p"/>
                  </m:rPr>
                  <w:rPr>
                    <w:rFonts w:ascii="Cambria Math" w:hAnsi="Cambria Math"/>
                  </w:rPr>
                  <m:t xml:space="preserve"> α degree</m:t>
                </w:ins>
              </m:r>
            </m:e>
            <m:sub>
              <m:r>
                <w:ins w:id="277" w:author="rob" w:date="2018-08-12T15:20:00Z">
                  <w:rPr>
                    <w:rFonts w:ascii="Cambria Math" w:hAnsi="Cambria Math"/>
                  </w:rPr>
                  <m:t>global</m:t>
                </w:ins>
              </m:r>
            </m:sub>
          </m:sSub>
          <m:d>
            <m:dPr>
              <m:ctrlPr>
                <w:ins w:id="278" w:author="rob" w:date="2018-08-12T15:20:00Z">
                  <w:rPr>
                    <w:rFonts w:ascii="Cambria Math" w:hAnsi="Cambria Math"/>
                  </w:rPr>
                </w:ins>
              </m:ctrlPr>
            </m:dPr>
            <m:e>
              <m:r>
                <w:ins w:id="279" w:author="rob" w:date="2018-08-12T15:20:00Z">
                  <m:rPr>
                    <m:sty m:val="p"/>
                  </m:rPr>
                  <w:rPr>
                    <w:rFonts w:ascii="Cambria Math" w:hAnsi="Cambria Math"/>
                  </w:rPr>
                  <m:t xml:space="preserve">gene </m:t>
                </w:ins>
              </m:r>
              <m:r>
                <w:ins w:id="280" w:author="rob" w:date="2018-08-12T15:20:00Z">
                  <w:rPr>
                    <w:rFonts w:ascii="Cambria Math" w:hAnsi="Cambria Math"/>
                  </w:rPr>
                  <m:t>j</m:t>
                </w:ins>
              </m:r>
            </m:e>
          </m:d>
          <m:r>
            <w:ins w:id="281" w:author="rob" w:date="2018-08-12T15:20:00Z">
              <m:rPr>
                <m:sty m:val="p"/>
              </m:rPr>
              <w:rPr>
                <w:rFonts w:ascii="Cambria Math" w:hAnsi="Cambria Math"/>
              </w:rPr>
              <m:t xml:space="preserve">+ </m:t>
            </w:ins>
          </m:r>
          <m:sSub>
            <m:sSubPr>
              <m:ctrlPr>
                <w:ins w:id="282" w:author="rob" w:date="2018-08-12T15:20:00Z">
                  <w:rPr>
                    <w:rFonts w:ascii="Cambria Math" w:hAnsi="Cambria Math"/>
                  </w:rPr>
                </w:ins>
              </m:ctrlPr>
            </m:sSubPr>
            <m:e>
              <m:r>
                <w:ins w:id="283" w:author="rob" w:date="2018-08-12T15:20:00Z">
                  <m:rPr>
                    <m:sty m:val="p"/>
                  </m:rPr>
                  <w:rPr>
                    <w:rFonts w:ascii="Cambria Math" w:hAnsi="Cambria Math"/>
                  </w:rPr>
                  <m:t>ϵ</m:t>
                </w:ins>
              </m:r>
            </m:e>
            <m:sub>
              <m:r>
                <w:ins w:id="284" w:author="rob" w:date="2018-08-12T15:20:00Z">
                  <w:rPr>
                    <w:rFonts w:ascii="Cambria Math" w:hAnsi="Cambria Math"/>
                  </w:rPr>
                  <m:t>j</m:t>
                </w:ins>
              </m:r>
            </m:sub>
          </m:sSub>
          <m:r>
            <w:ins w:id="285" w:author="rob" w:date="2018-08-12T15:20:00Z">
              <m:rPr>
                <m:sty m:val="p"/>
              </m:rPr>
              <w:rPr>
                <w:rFonts w:eastAsiaTheme="minorEastAsia"/>
              </w:rPr>
              <w:br/>
            </w:ins>
          </m:r>
        </m:oMath>
      </m:oMathPara>
      <w:ins w:id="286"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pPr>
        <w:spacing w:line="360" w:lineRule="auto"/>
      </w:pPr>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pPr>
        <w:spacing w:line="360" w:lineRule="auto"/>
      </w:pPr>
      <w:r>
        <w:t xml:space="preserve">Statistical significance of subnetwork density and locality </w:t>
      </w:r>
      <w:ins w:id="287" w:author="rob" w:date="2018-08-12T15:20:00Z">
        <w:r>
          <w:t xml:space="preserve">metrics (for both individual genes and whole subnetworks) </w:t>
        </w:r>
      </w:ins>
      <w:r>
        <w:t xml:space="preserve">was assessed by comparing </w:t>
      </w:r>
      <w:del w:id="288" w:author="rob" w:date="2018-08-12T15:20:00Z">
        <w:r w:rsidR="00007E84">
          <w:delText xml:space="preserve">subnetwork </w:delText>
        </w:r>
        <w:r w:rsidR="00804A79">
          <w:delText>scores</w:delText>
        </w:r>
      </w:del>
      <w:ins w:id="289" w:author="rob" w:date="2018-08-12T15:20:00Z">
        <w:r>
          <w:t>the observed statistic</w:t>
        </w:r>
      </w:ins>
      <w:r>
        <w:t xml:space="preserve"> to </w:t>
      </w:r>
      <w:ins w:id="290" w:author="rob" w:date="2018-08-12T15:20:00Z">
        <w:r>
          <w:t xml:space="preserve">the distribution of </w:t>
        </w:r>
      </w:ins>
      <w:r>
        <w:t xml:space="preserve">1,000 </w:t>
      </w:r>
      <w:del w:id="291" w:author="rob" w:date="2018-08-12T15:20:00Z">
        <w:r w:rsidR="00804A79">
          <w:delText>random</w:delText>
        </w:r>
      </w:del>
      <w:ins w:id="292" w:author="rob" w:date="2018-08-12T15:20:00Z">
        <w:r>
          <w:t>randomly sampled</w:t>
        </w:r>
      </w:ins>
      <w:r>
        <w:t xml:space="preserve"> sets of candidate genes, conserving the number of input genes</w:t>
      </w:r>
      <w:ins w:id="293" w:author="rob" w:date="2018-08-12T15:20:00Z">
        <w:r>
          <w:t>. This sampling was used to derive a null distribution, which was used to calculate an empirical p-value</w:t>
        </w:r>
      </w:ins>
      <w:r>
        <w:t>.</w:t>
      </w:r>
    </w:p>
    <w:p w14:paraId="271CB8F7" w14:textId="77777777" w:rsidR="00B242E3" w:rsidRDefault="00B242E3" w:rsidP="001C401A">
      <w:pPr>
        <w:spacing w:line="360" w:lineRule="auto"/>
        <w:rPr>
          <w:ins w:id="294"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pPr>
        <w:spacing w:line="360" w:lineRule="auto"/>
      </w:pPr>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295" w:name="_Ref484125232"/>
      <w:r>
        <w:t>Eq.</w:t>
      </w:r>
      <w:r w:rsidR="00BB1654">
        <w:t xml:space="preserve"> 5</w:t>
      </w:r>
      <w:bookmarkEnd w:id="295"/>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296" w:name="_Ref458775441"/>
      <w:bookmarkStart w:id="297" w:name="_Ref484125256"/>
      <w:r>
        <w:t>Eq.</w:t>
      </w:r>
      <w:r w:rsidR="00220757">
        <w:t xml:space="preserve"> 6</w:t>
      </w:r>
      <w:bookmarkEnd w:id="296"/>
      <w:bookmarkEnd w:id="297"/>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98" w:author="rob" w:date="2018-08-12T15:20:00Z">
        <w:r w:rsidR="006149CD">
          <w:t xml:space="preserve">GO terms with </w:t>
        </w:r>
      </w:ins>
      <w:r w:rsidR="006149CD">
        <w:t xml:space="preserve">significantly co-expressed </w:t>
      </w:r>
      <w:del w:id="299" w:author="rob" w:date="2018-08-12T15:20:00Z">
        <w:r>
          <w:delText>GO terms</w:delText>
        </w:r>
      </w:del>
      <w:ins w:id="300"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pPr>
        <w:spacing w:line="360" w:lineRule="auto"/>
      </w:pPr>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301" w:author="rob" w:date="2018-08-12T15:20:00Z"/>
        </w:rPr>
      </w:pPr>
      <w:ins w:id="302" w:author="rob" w:date="2018-08-12T15:20:00Z">
        <w:r>
          <w:t>Identifying High Priority Genes from</w:t>
        </w:r>
        <w:r w:rsidR="00983911">
          <w:t xml:space="preserve"> 41</w:t>
        </w:r>
        <w:r>
          <w:t xml:space="preserve"> non-Ionomic GWAS</w:t>
        </w:r>
      </w:ins>
    </w:p>
    <w:p w14:paraId="46C2BCD4" w14:textId="527981CD" w:rsidR="00501685" w:rsidRPr="00501685" w:rsidRDefault="00501685" w:rsidP="000E2EBD">
      <w:pPr>
        <w:spacing w:line="360" w:lineRule="auto"/>
        <w:rPr>
          <w:ins w:id="303" w:author="rob" w:date="2018-08-12T15:20:00Z"/>
        </w:rPr>
      </w:pPr>
      <w:ins w:id="304"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305"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ins>
      <w:ins w:id="306" w:author="rob" w:date="2018-08-12T15:20:00Z">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155341D8" w14:textId="5877A81B" w:rsidR="00537026" w:rsidRPr="00537026" w:rsidRDefault="003F1192" w:rsidP="00537026">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bookmarkStart w:id="307" w:name="_GoBack"/>
      <w:bookmarkEnd w:id="307"/>
      <w:r w:rsidR="00537026" w:rsidRPr="00537026">
        <w:rPr>
          <w:rFonts w:cs="Times New Roman"/>
          <w:b/>
          <w:bCs/>
          <w:noProof/>
          <w:szCs w:val="24"/>
        </w:rPr>
        <w:t>Anders, S., Pyl, P.T., and Huber, W.</w:t>
      </w:r>
      <w:r w:rsidR="00537026" w:rsidRPr="00537026">
        <w:rPr>
          <w:rFonts w:cs="Times New Roman"/>
          <w:noProof/>
          <w:szCs w:val="24"/>
        </w:rPr>
        <w:t xml:space="preserve"> (2014). HTSeq - A Python framework to work with high-throughput sequencing data. Bioinformatics </w:t>
      </w:r>
      <w:r w:rsidR="00537026" w:rsidRPr="00537026">
        <w:rPr>
          <w:rFonts w:cs="Times New Roman"/>
          <w:b/>
          <w:bCs/>
          <w:noProof/>
          <w:szCs w:val="24"/>
        </w:rPr>
        <w:t>31</w:t>
      </w:r>
      <w:r w:rsidR="00537026" w:rsidRPr="00537026">
        <w:rPr>
          <w:rFonts w:cs="Times New Roman"/>
          <w:noProof/>
          <w:szCs w:val="24"/>
        </w:rPr>
        <w:t>: 166–169.</w:t>
      </w:r>
    </w:p>
    <w:p w14:paraId="3611A85A"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Andorf, C.M. et al.</w:t>
      </w:r>
      <w:r w:rsidRPr="00537026">
        <w:rPr>
          <w:rFonts w:cs="Times New Roman"/>
          <w:noProof/>
          <w:szCs w:val="24"/>
        </w:rPr>
        <w:t xml:space="preserve"> (2016). MaizeGDB update: new tools, data and interface for the maize model organism database. Nucleic Acids Res. </w:t>
      </w:r>
      <w:r w:rsidRPr="00537026">
        <w:rPr>
          <w:rFonts w:cs="Times New Roman"/>
          <w:b/>
          <w:bCs/>
          <w:noProof/>
          <w:szCs w:val="24"/>
        </w:rPr>
        <w:t>44</w:t>
      </w:r>
      <w:r w:rsidRPr="00537026">
        <w:rPr>
          <w:rFonts w:cs="Times New Roman"/>
          <w:noProof/>
          <w:szCs w:val="24"/>
        </w:rPr>
        <w:t>: D1195–D1201.</w:t>
      </w:r>
    </w:p>
    <w:p w14:paraId="5E7456F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Angelovici, R., Batushansky, A., Deason, N., Gonzalez-Jorge, S., Gore, M.A., Fait, A., and DellaPenna, D.</w:t>
      </w:r>
      <w:r w:rsidRPr="00537026">
        <w:rPr>
          <w:rFonts w:cs="Times New Roman"/>
          <w:noProof/>
          <w:szCs w:val="24"/>
        </w:rPr>
        <w:t xml:space="preserve"> (2017). Network-Guided GWAS Improves Identification of Genes Affecting Free Amino Acids. Plant Physiol. </w:t>
      </w:r>
      <w:r w:rsidRPr="00537026">
        <w:rPr>
          <w:rFonts w:cs="Times New Roman"/>
          <w:b/>
          <w:bCs/>
          <w:noProof/>
          <w:szCs w:val="24"/>
        </w:rPr>
        <w:t>173</w:t>
      </w:r>
      <w:r w:rsidRPr="00537026">
        <w:rPr>
          <w:rFonts w:cs="Times New Roman"/>
          <w:noProof/>
          <w:szCs w:val="24"/>
        </w:rPr>
        <w:t>: 872–886.</w:t>
      </w:r>
    </w:p>
    <w:p w14:paraId="30392C81"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Asaro, A., Ziegler, G., Ziyomo, C., Hoekenga, O.A., Dilkes, B.P., and Baxter, I.</w:t>
      </w:r>
      <w:r w:rsidRPr="00537026">
        <w:rPr>
          <w:rFonts w:cs="Times New Roman"/>
          <w:noProof/>
          <w:szCs w:val="24"/>
        </w:rPr>
        <w:t xml:space="preserve"> (2016). The Interaction of Genotype and Environment Determines Variation in the Maize Kernel Ionome. G3 Genes|Genomes|Genetics </w:t>
      </w:r>
      <w:r w:rsidRPr="00537026">
        <w:rPr>
          <w:rFonts w:cs="Times New Roman"/>
          <w:b/>
          <w:bCs/>
          <w:noProof/>
          <w:szCs w:val="24"/>
        </w:rPr>
        <w:t>6</w:t>
      </w:r>
      <w:r w:rsidRPr="00537026">
        <w:rPr>
          <w:rFonts w:cs="Times New Roman"/>
          <w:noProof/>
          <w:szCs w:val="24"/>
        </w:rPr>
        <w:t>: 4175–4183.</w:t>
      </w:r>
    </w:p>
    <w:p w14:paraId="1C6D247C"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dri, D. V., Loyola-Vargas, V.M., Broeckling, C.D., De-la-Pena, C., Jasinski, M., Santelia, D., Martinoia, E., Sumner, L.W., Banta, L.M., Stermitz, F., and Vivanco, J.M.</w:t>
      </w:r>
      <w:r w:rsidRPr="00537026">
        <w:rPr>
          <w:rFonts w:cs="Times New Roman"/>
          <w:noProof/>
          <w:szCs w:val="24"/>
        </w:rPr>
        <w:t xml:space="preserve"> (2007). Altered Profile of Secondary Metabolites in the Root Exudates of Arabidopsis ATP-Binding Cassette Transporter Mutants. Plant Physiol. </w:t>
      </w:r>
      <w:r w:rsidRPr="00537026">
        <w:rPr>
          <w:rFonts w:cs="Times New Roman"/>
          <w:b/>
          <w:bCs/>
          <w:noProof/>
          <w:szCs w:val="24"/>
        </w:rPr>
        <w:t>146</w:t>
      </w:r>
      <w:r w:rsidRPr="00537026">
        <w:rPr>
          <w:rFonts w:cs="Times New Roman"/>
          <w:noProof/>
          <w:szCs w:val="24"/>
        </w:rPr>
        <w:t>: 762–771.</w:t>
      </w:r>
    </w:p>
    <w:p w14:paraId="221D77CC"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illie, J.K. et al.</w:t>
      </w:r>
      <w:r w:rsidRPr="00537026">
        <w:rPr>
          <w:rFonts w:cs="Times New Roman"/>
          <w:noProof/>
          <w:szCs w:val="24"/>
        </w:rPr>
        <w:t xml:space="preserve"> (2018). Shared activity patterns arising at genetic susceptibility loci reveal underlying genomic and cellular architecture of human disease. PLoS Comput. Biol. </w:t>
      </w:r>
      <w:r w:rsidRPr="00537026">
        <w:rPr>
          <w:rFonts w:cs="Times New Roman"/>
          <w:b/>
          <w:bCs/>
          <w:noProof/>
          <w:szCs w:val="24"/>
        </w:rPr>
        <w:t>14</w:t>
      </w:r>
      <w:r w:rsidRPr="00537026">
        <w:rPr>
          <w:rFonts w:cs="Times New Roman"/>
          <w:noProof/>
          <w:szCs w:val="24"/>
        </w:rPr>
        <w:t>: 1–24.</w:t>
      </w:r>
    </w:p>
    <w:p w14:paraId="5F89A34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xter, I.</w:t>
      </w:r>
      <w:r w:rsidRPr="00537026">
        <w:rPr>
          <w:rFonts w:cs="Times New Roman"/>
          <w:noProof/>
          <w:szCs w:val="24"/>
        </w:rPr>
        <w:t xml:space="preserve"> (2003). Genomic Comparison of P-Type ATPase Ion Pumps in Arabidopsis and Rice. PLANT Physiol. </w:t>
      </w:r>
      <w:r w:rsidRPr="00537026">
        <w:rPr>
          <w:rFonts w:cs="Times New Roman"/>
          <w:b/>
          <w:bCs/>
          <w:noProof/>
          <w:szCs w:val="24"/>
        </w:rPr>
        <w:t>132</w:t>
      </w:r>
      <w:r w:rsidRPr="00537026">
        <w:rPr>
          <w:rFonts w:cs="Times New Roman"/>
          <w:noProof/>
          <w:szCs w:val="24"/>
        </w:rPr>
        <w:t>: 618–628.</w:t>
      </w:r>
    </w:p>
    <w:p w14:paraId="3E49B049"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xter, I.</w:t>
      </w:r>
      <w:r w:rsidRPr="00537026">
        <w:rPr>
          <w:rFonts w:cs="Times New Roman"/>
          <w:noProof/>
          <w:szCs w:val="24"/>
        </w:rPr>
        <w:t xml:space="preserve"> (2010). Ionomics: The functional genomics of elements. Brief. Funct. Genomics </w:t>
      </w:r>
      <w:r w:rsidRPr="00537026">
        <w:rPr>
          <w:rFonts w:cs="Times New Roman"/>
          <w:b/>
          <w:bCs/>
          <w:noProof/>
          <w:szCs w:val="24"/>
        </w:rPr>
        <w:t>9</w:t>
      </w:r>
      <w:r w:rsidRPr="00537026">
        <w:rPr>
          <w:rFonts w:cs="Times New Roman"/>
          <w:noProof/>
          <w:szCs w:val="24"/>
        </w:rPr>
        <w:t>: 149–56.</w:t>
      </w:r>
    </w:p>
    <w:p w14:paraId="2BFCC40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xter, I. and Dilkes, B.P.</w:t>
      </w:r>
      <w:r w:rsidRPr="00537026">
        <w:rPr>
          <w:rFonts w:cs="Times New Roman"/>
          <w:noProof/>
          <w:szCs w:val="24"/>
        </w:rPr>
        <w:t xml:space="preserve"> (2012). Elemental profiles reflect plant adaptations to the environment. Science </w:t>
      </w:r>
      <w:r w:rsidRPr="00537026">
        <w:rPr>
          <w:rFonts w:cs="Times New Roman"/>
          <w:b/>
          <w:bCs/>
          <w:noProof/>
          <w:szCs w:val="24"/>
        </w:rPr>
        <w:t>336</w:t>
      </w:r>
      <w:r w:rsidRPr="00537026">
        <w:rPr>
          <w:rFonts w:cs="Times New Roman"/>
          <w:noProof/>
          <w:szCs w:val="24"/>
        </w:rPr>
        <w:t>: 1661–3.</w:t>
      </w:r>
    </w:p>
    <w:p w14:paraId="1AF8FC6A"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xter, I.R., Vitek, O., Lahner, B., Muthukumar, B., Borghi, M., Morrissey, J., Guerinot, M. Lou, and Salt, D.E.</w:t>
      </w:r>
      <w:r w:rsidRPr="00537026">
        <w:rPr>
          <w:rFonts w:cs="Times New Roman"/>
          <w:noProof/>
          <w:szCs w:val="24"/>
        </w:rPr>
        <w:t xml:space="preserve"> (2008). The leaf ionome as a multivariable system to detect a plant’s physiological status. Proc. Natl. Acad. Sci. U. S. A. </w:t>
      </w:r>
      <w:r w:rsidRPr="00537026">
        <w:rPr>
          <w:rFonts w:cs="Times New Roman"/>
          <w:b/>
          <w:bCs/>
          <w:noProof/>
          <w:szCs w:val="24"/>
        </w:rPr>
        <w:t>105</w:t>
      </w:r>
      <w:r w:rsidRPr="00537026">
        <w:rPr>
          <w:rFonts w:cs="Times New Roman"/>
          <w:noProof/>
          <w:szCs w:val="24"/>
        </w:rPr>
        <w:t>: 12081–6.</w:t>
      </w:r>
    </w:p>
    <w:p w14:paraId="5CF82701"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axter, I.R., Ziegler, G., Lahner, B., Mickelbart, M. V., Foley, R., Danku, J., Armstrong, P., Salt, D.E., and Hoekenga, O.A.</w:t>
      </w:r>
      <w:r w:rsidRPr="00537026">
        <w:rPr>
          <w:rFonts w:cs="Times New Roman"/>
          <w:noProof/>
          <w:szCs w:val="24"/>
        </w:rPr>
        <w:t xml:space="preserve"> (2014). Single-kernel ionomic profiles are highly heritable indicators of genetic and environmental influences on elemental accumulation in maize grain (Zea mays). PLoS One </w:t>
      </w:r>
      <w:r w:rsidRPr="00537026">
        <w:rPr>
          <w:rFonts w:cs="Times New Roman"/>
          <w:b/>
          <w:bCs/>
          <w:noProof/>
          <w:szCs w:val="24"/>
        </w:rPr>
        <w:t>9</w:t>
      </w:r>
      <w:r w:rsidRPr="00537026">
        <w:rPr>
          <w:rFonts w:cs="Times New Roman"/>
          <w:noProof/>
          <w:szCs w:val="24"/>
        </w:rPr>
        <w:t>.</w:t>
      </w:r>
    </w:p>
    <w:p w14:paraId="36FD298E"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radbury, P.J., Zhang, Z., Kroon, D.E., Casstevens, T.M., Ramdoss, Y., and Buckler, E.S.</w:t>
      </w:r>
      <w:r w:rsidRPr="00537026">
        <w:rPr>
          <w:rFonts w:cs="Times New Roman"/>
          <w:noProof/>
          <w:szCs w:val="24"/>
        </w:rPr>
        <w:t xml:space="preserve"> (2007). TASSEL: software for association mapping of complex traits in diverse samples. Bioinformatics </w:t>
      </w:r>
      <w:r w:rsidRPr="00537026">
        <w:rPr>
          <w:rFonts w:cs="Times New Roman"/>
          <w:b/>
          <w:bCs/>
          <w:noProof/>
          <w:szCs w:val="24"/>
        </w:rPr>
        <w:t>23</w:t>
      </w:r>
      <w:r w:rsidRPr="00537026">
        <w:rPr>
          <w:rFonts w:cs="Times New Roman"/>
          <w:noProof/>
          <w:szCs w:val="24"/>
        </w:rPr>
        <w:t>: 2633–5.</w:t>
      </w:r>
    </w:p>
    <w:p w14:paraId="292FFE69"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uckler, E.S. et al.</w:t>
      </w:r>
      <w:r w:rsidRPr="00537026">
        <w:rPr>
          <w:rFonts w:cs="Times New Roman"/>
          <w:noProof/>
          <w:szCs w:val="24"/>
        </w:rPr>
        <w:t xml:space="preserve"> (2009). The genetic architecture of maize flowering time. Science </w:t>
      </w:r>
      <w:r w:rsidRPr="00537026">
        <w:rPr>
          <w:rFonts w:cs="Times New Roman"/>
          <w:b/>
          <w:bCs/>
          <w:noProof/>
          <w:szCs w:val="24"/>
        </w:rPr>
        <w:t>325</w:t>
      </w:r>
      <w:r w:rsidRPr="00537026">
        <w:rPr>
          <w:rFonts w:cs="Times New Roman"/>
          <w:noProof/>
          <w:szCs w:val="24"/>
        </w:rPr>
        <w:t>: 714–8.</w:t>
      </w:r>
    </w:p>
    <w:p w14:paraId="313FC31C"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Bunyavanich, S. et al.</w:t>
      </w:r>
      <w:r w:rsidRPr="00537026">
        <w:rPr>
          <w:rFonts w:cs="Times New Roman"/>
          <w:noProof/>
          <w:szCs w:val="24"/>
        </w:rPr>
        <w:t xml:space="preserve"> (2014). Integrated genome-wide association, coexpression network, and expression single nucleotide polymorphism analysis identifies novel pathway in allergic rhinitis. BMC Med. Genomics </w:t>
      </w:r>
      <w:r w:rsidRPr="00537026">
        <w:rPr>
          <w:rFonts w:cs="Times New Roman"/>
          <w:b/>
          <w:bCs/>
          <w:noProof/>
          <w:szCs w:val="24"/>
        </w:rPr>
        <w:t>7</w:t>
      </w:r>
      <w:r w:rsidRPr="00537026">
        <w:rPr>
          <w:rFonts w:cs="Times New Roman"/>
          <w:noProof/>
          <w:szCs w:val="24"/>
        </w:rPr>
        <w:t>: 48.</w:t>
      </w:r>
    </w:p>
    <w:p w14:paraId="762CCF2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alabrese, G.M., Mesner, L.D., Stains, J.P., Tommasini, S.M., Horowitz, M.C., Rosen, C.J., and Farber, C.R.</w:t>
      </w:r>
      <w:r w:rsidRPr="00537026">
        <w:rPr>
          <w:rFonts w:cs="Times New Roman"/>
          <w:noProof/>
          <w:szCs w:val="24"/>
        </w:rPr>
        <w:t xml:space="preserve"> (2017). Integrating GWAS and Co-expression Network Data Identifies Bone Mineral Density Genes SPTBN1 and MARK3 and an Osteoblast Functional Module. Cell Syst. </w:t>
      </w:r>
      <w:r w:rsidRPr="00537026">
        <w:rPr>
          <w:rFonts w:cs="Times New Roman"/>
          <w:b/>
          <w:bCs/>
          <w:noProof/>
          <w:szCs w:val="24"/>
        </w:rPr>
        <w:t>4</w:t>
      </w:r>
      <w:r w:rsidRPr="00537026">
        <w:rPr>
          <w:rFonts w:cs="Times New Roman"/>
          <w:noProof/>
          <w:szCs w:val="24"/>
        </w:rPr>
        <w:t>: 46–59.e4.</w:t>
      </w:r>
    </w:p>
    <w:p w14:paraId="3013FE09"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aldwell, K.S., Russell, J., Langridge, P., and Powell, W.</w:t>
      </w:r>
      <w:r w:rsidRPr="00537026">
        <w:rPr>
          <w:rFonts w:cs="Times New Roman"/>
          <w:noProof/>
          <w:szCs w:val="24"/>
        </w:rPr>
        <w:t xml:space="preserve"> (2006). Extreme population-dependent linkage disequilibrium detected in an inbreeding plant species, Hordeum vulgare. Genetics </w:t>
      </w:r>
      <w:r w:rsidRPr="00537026">
        <w:rPr>
          <w:rFonts w:cs="Times New Roman"/>
          <w:b/>
          <w:bCs/>
          <w:noProof/>
          <w:szCs w:val="24"/>
        </w:rPr>
        <w:t>172</w:t>
      </w:r>
      <w:r w:rsidRPr="00537026">
        <w:rPr>
          <w:rFonts w:cs="Times New Roman"/>
          <w:noProof/>
          <w:szCs w:val="24"/>
        </w:rPr>
        <w:t>: 557–567.</w:t>
      </w:r>
    </w:p>
    <w:p w14:paraId="0A056448"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amoco Software Repository</w:t>
      </w:r>
      <w:r w:rsidRPr="00537026">
        <w:rPr>
          <w:rFonts w:cs="Times New Roman"/>
          <w:noProof/>
          <w:szCs w:val="24"/>
        </w:rPr>
        <w:t xml:space="preserve"> (2018). GitHub: http://github.com/schae234/Camoco.</w:t>
      </w:r>
    </w:p>
    <w:p w14:paraId="0BE4DCCD"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astelletti, S., Tuberosa, R., Pindo, M., and Salvi, S.</w:t>
      </w:r>
      <w:r w:rsidRPr="00537026">
        <w:rPr>
          <w:rFonts w:cs="Times New Roman"/>
          <w:noProof/>
          <w:szCs w:val="24"/>
        </w:rPr>
        <w:t xml:space="preserve"> (2014). A MITE Transposon Insertion Is Associated with Differential Methylation at the Maize Flowering Time QTL Vgt1. G3 Genes|Genomes|Genetics </w:t>
      </w:r>
      <w:r w:rsidRPr="00537026">
        <w:rPr>
          <w:rFonts w:cs="Times New Roman"/>
          <w:b/>
          <w:bCs/>
          <w:noProof/>
          <w:szCs w:val="24"/>
        </w:rPr>
        <w:t>4</w:t>
      </w:r>
      <w:r w:rsidRPr="00537026">
        <w:rPr>
          <w:rFonts w:cs="Times New Roman"/>
          <w:noProof/>
          <w:szCs w:val="24"/>
        </w:rPr>
        <w:t>: 805–812.</w:t>
      </w:r>
    </w:p>
    <w:p w14:paraId="65F7524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han, E.K.F., Rowe, H.C., Corwin, J.A., Joseph, B., and Kliebenstein, D.J.</w:t>
      </w:r>
      <w:r w:rsidRPr="00537026">
        <w:rPr>
          <w:rFonts w:cs="Times New Roman"/>
          <w:noProof/>
          <w:szCs w:val="24"/>
        </w:rPr>
        <w:t xml:space="preserve"> (2011). Combining Genome-Wide Association Mapping and Transcriptional Networks to Identify Novel Genes Controlling Glucosinolates in Arabidopsis thaliana. PLoS Biol. </w:t>
      </w:r>
      <w:r w:rsidRPr="00537026">
        <w:rPr>
          <w:rFonts w:cs="Times New Roman"/>
          <w:b/>
          <w:bCs/>
          <w:noProof/>
          <w:szCs w:val="24"/>
        </w:rPr>
        <w:t>9</w:t>
      </w:r>
      <w:r w:rsidRPr="00537026">
        <w:rPr>
          <w:rFonts w:cs="Times New Roman"/>
          <w:noProof/>
          <w:szCs w:val="24"/>
        </w:rPr>
        <w:t>: e1001125.</w:t>
      </w:r>
    </w:p>
    <w:p w14:paraId="5C1B60C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hao, D.-Y. et al.</w:t>
      </w:r>
      <w:r w:rsidRPr="00537026">
        <w:rPr>
          <w:rFonts w:cs="Times New Roman"/>
          <w:noProof/>
          <w:szCs w:val="24"/>
        </w:rPr>
        <w:t xml:space="preserve"> (2011). Sphingolipids in the Root Play an Important Role in Regulating the Leaf Ionome in Arabidopsis thaliana. Plant Cell </w:t>
      </w:r>
      <w:r w:rsidRPr="00537026">
        <w:rPr>
          <w:rFonts w:cs="Times New Roman"/>
          <w:b/>
          <w:bCs/>
          <w:noProof/>
          <w:szCs w:val="24"/>
        </w:rPr>
        <w:t>23</w:t>
      </w:r>
      <w:r w:rsidRPr="00537026">
        <w:rPr>
          <w:rFonts w:cs="Times New Roman"/>
          <w:noProof/>
          <w:szCs w:val="24"/>
        </w:rPr>
        <w:t>: 1061–1081.</w:t>
      </w:r>
    </w:p>
    <w:p w14:paraId="215C91F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hia, J.-M. et al.</w:t>
      </w:r>
      <w:r w:rsidRPr="00537026">
        <w:rPr>
          <w:rFonts w:cs="Times New Roman"/>
          <w:noProof/>
          <w:szCs w:val="24"/>
        </w:rPr>
        <w:t xml:space="preserve"> (2012). Maize HapMap2 identifies extant variation from a genome in flux. Nat. Genet. </w:t>
      </w:r>
      <w:r w:rsidRPr="00537026">
        <w:rPr>
          <w:rFonts w:cs="Times New Roman"/>
          <w:b/>
          <w:bCs/>
          <w:noProof/>
          <w:szCs w:val="24"/>
        </w:rPr>
        <w:t>44</w:t>
      </w:r>
      <w:r w:rsidRPr="00537026">
        <w:rPr>
          <w:rFonts w:cs="Times New Roman"/>
          <w:noProof/>
          <w:szCs w:val="24"/>
        </w:rPr>
        <w:t>: 803–7.</w:t>
      </w:r>
    </w:p>
    <w:p w14:paraId="7758FBE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lark, R.M., Wagler, T.N., Quijada, P., and Doebley, J.</w:t>
      </w:r>
      <w:r w:rsidRPr="00537026">
        <w:rPr>
          <w:rFonts w:cs="Times New Roman"/>
          <w:noProof/>
          <w:szCs w:val="24"/>
        </w:rPr>
        <w:t xml:space="preserve"> (2006). A distant upstream enhancer at the maize domestication gene tb1 has pleiotropic effects on plant and inflorescent architecture. Nat. Genet. </w:t>
      </w:r>
      <w:r w:rsidRPr="00537026">
        <w:rPr>
          <w:rFonts w:cs="Times New Roman"/>
          <w:b/>
          <w:bCs/>
          <w:noProof/>
          <w:szCs w:val="24"/>
        </w:rPr>
        <w:t>38</w:t>
      </w:r>
      <w:r w:rsidRPr="00537026">
        <w:rPr>
          <w:rFonts w:cs="Times New Roman"/>
          <w:noProof/>
          <w:szCs w:val="24"/>
        </w:rPr>
        <w:t>: 594–7.</w:t>
      </w:r>
    </w:p>
    <w:p w14:paraId="2BC5F10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ook, J.P., McMullen, M.D., Holland, J.B., Tian, F., Bradbury, P., Ross-Ibarra, J., Buckler, E.S., and Flint-Garcia, S. a</w:t>
      </w:r>
      <w:r w:rsidRPr="00537026">
        <w:rPr>
          <w:rFonts w:cs="Times New Roman"/>
          <w:noProof/>
          <w:szCs w:val="24"/>
        </w:rPr>
        <w:t xml:space="preserve"> (2012). Genetic architecture of maize kernel composition in the nested association mapping and inbred association panels. Plant Physiol. </w:t>
      </w:r>
      <w:r w:rsidRPr="00537026">
        <w:rPr>
          <w:rFonts w:cs="Times New Roman"/>
          <w:b/>
          <w:bCs/>
          <w:noProof/>
          <w:szCs w:val="24"/>
        </w:rPr>
        <w:t>158</w:t>
      </w:r>
      <w:r w:rsidRPr="00537026">
        <w:rPr>
          <w:rFonts w:cs="Times New Roman"/>
          <w:noProof/>
          <w:szCs w:val="24"/>
        </w:rPr>
        <w:t>: 824–34.</w:t>
      </w:r>
    </w:p>
    <w:p w14:paraId="63BCF82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Corwin, J.A., Copeland, D., Feusier, J., Subedy, A., Eshbaugh, R., Palmer, C., Maloof, J., and Kliebenstein, D.J.</w:t>
      </w:r>
      <w:r w:rsidRPr="00537026">
        <w:rPr>
          <w:rFonts w:cs="Times New Roman"/>
          <w:noProof/>
          <w:szCs w:val="24"/>
        </w:rPr>
        <w:t xml:space="preserve"> (2016). The Quantitative Basis of the Arabidopsis Innate Immune System to Endemic Pathogens Depends on Pathogen Genetics. PLoS Genet. </w:t>
      </w:r>
      <w:r w:rsidRPr="00537026">
        <w:rPr>
          <w:rFonts w:cs="Times New Roman"/>
          <w:b/>
          <w:bCs/>
          <w:noProof/>
          <w:szCs w:val="24"/>
        </w:rPr>
        <w:t>12</w:t>
      </w:r>
      <w:r w:rsidRPr="00537026">
        <w:rPr>
          <w:rFonts w:cs="Times New Roman"/>
          <w:noProof/>
          <w:szCs w:val="24"/>
        </w:rPr>
        <w:t>: 1–29.</w:t>
      </w:r>
    </w:p>
    <w:p w14:paraId="6388E31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Davies, L. and Gather, U.</w:t>
      </w:r>
      <w:r w:rsidRPr="00537026">
        <w:rPr>
          <w:rFonts w:cs="Times New Roman"/>
          <w:noProof/>
          <w:szCs w:val="24"/>
        </w:rPr>
        <w:t xml:space="preserve"> (1993). The Identification of Multiple Outliers. J. Am. Stat. Assoc. </w:t>
      </w:r>
      <w:r w:rsidRPr="00537026">
        <w:rPr>
          <w:rFonts w:cs="Times New Roman"/>
          <w:b/>
          <w:bCs/>
          <w:noProof/>
          <w:szCs w:val="24"/>
        </w:rPr>
        <w:t>88</w:t>
      </w:r>
      <w:r w:rsidRPr="00537026">
        <w:rPr>
          <w:rFonts w:cs="Times New Roman"/>
          <w:noProof/>
          <w:szCs w:val="24"/>
        </w:rPr>
        <w:t>: 782.</w:t>
      </w:r>
    </w:p>
    <w:p w14:paraId="157D7514"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Dongen, S. van</w:t>
      </w:r>
      <w:r w:rsidRPr="00537026">
        <w:rPr>
          <w:rFonts w:cs="Times New Roman"/>
          <w:noProof/>
          <w:szCs w:val="24"/>
        </w:rPr>
        <w:t xml:space="preserve"> (2000). MCL: A Cluster Algoithm for Graphs.</w:t>
      </w:r>
    </w:p>
    <w:p w14:paraId="090133D2"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Eisen, M.B., Spellman, P.T., Brown, P.O., and Botstein, D.</w:t>
      </w:r>
      <w:r w:rsidRPr="00537026">
        <w:rPr>
          <w:rFonts w:cs="Times New Roman"/>
          <w:noProof/>
          <w:szCs w:val="24"/>
        </w:rPr>
        <w:t xml:space="preserve"> (1998). Cluster analysis and display of genome-wide expression patterns. Proc. Natl. Acad. Sci. </w:t>
      </w:r>
      <w:r w:rsidRPr="00537026">
        <w:rPr>
          <w:rFonts w:cs="Times New Roman"/>
          <w:b/>
          <w:bCs/>
          <w:noProof/>
          <w:szCs w:val="24"/>
        </w:rPr>
        <w:t>95</w:t>
      </w:r>
      <w:r w:rsidRPr="00537026">
        <w:rPr>
          <w:rFonts w:cs="Times New Roman"/>
          <w:noProof/>
          <w:szCs w:val="24"/>
        </w:rPr>
        <w:t>: 14863–14868.</w:t>
      </w:r>
    </w:p>
    <w:p w14:paraId="0E2DB192"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Elshire, R.J., Glaubitz, J.C., Sun, Q., Poland, J.A., Kawamoto, K., Buckler, E.S., and Mitchell, S.E.</w:t>
      </w:r>
      <w:r w:rsidRPr="00537026">
        <w:rPr>
          <w:rFonts w:cs="Times New Roman"/>
          <w:noProof/>
          <w:szCs w:val="24"/>
        </w:rPr>
        <w:t xml:space="preserve"> (2011). A robust, simple genotyping-by-sequencing (GBS) approach for high diversity species. PLoS One </w:t>
      </w:r>
      <w:r w:rsidRPr="00537026">
        <w:rPr>
          <w:rFonts w:cs="Times New Roman"/>
          <w:b/>
          <w:bCs/>
          <w:noProof/>
          <w:szCs w:val="24"/>
        </w:rPr>
        <w:t>6</w:t>
      </w:r>
      <w:r w:rsidRPr="00537026">
        <w:rPr>
          <w:rFonts w:cs="Times New Roman"/>
          <w:noProof/>
          <w:szCs w:val="24"/>
        </w:rPr>
        <w:t>: e19379.</w:t>
      </w:r>
    </w:p>
    <w:p w14:paraId="0A01DCF3"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Fan, J., Zhai, Z., Yan, C., and Xu, C.</w:t>
      </w:r>
      <w:r w:rsidRPr="00537026">
        <w:rPr>
          <w:rFonts w:cs="Times New Roman"/>
          <w:noProof/>
          <w:szCs w:val="24"/>
        </w:rPr>
        <w:t xml:space="preserve"> (2015). Arabidopsis TRIGALACTOSYLDIACYLGLYCEROL5 Interacts with TGD1, TGD2, and TGD4 to Facilitate Lipid Transfer from the Endoplasmic Reticulum to Plastids. Plant Cell </w:t>
      </w:r>
      <w:r w:rsidRPr="00537026">
        <w:rPr>
          <w:rFonts w:cs="Times New Roman"/>
          <w:b/>
          <w:bCs/>
          <w:noProof/>
          <w:szCs w:val="24"/>
        </w:rPr>
        <w:t>27</w:t>
      </w:r>
      <w:r w:rsidRPr="00537026">
        <w:rPr>
          <w:rFonts w:cs="Times New Roman"/>
          <w:noProof/>
          <w:szCs w:val="24"/>
        </w:rPr>
        <w:t>: tpc.15.00394.</w:t>
      </w:r>
    </w:p>
    <w:p w14:paraId="0485FE85"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Fu, J., Ren, F., Lu, X., Mao, H., Xu, M., Degenhardt, J., Peters, R.J., and Wang, Q.</w:t>
      </w:r>
      <w:r w:rsidRPr="00537026">
        <w:rPr>
          <w:rFonts w:cs="Times New Roman"/>
          <w:noProof/>
          <w:szCs w:val="24"/>
        </w:rPr>
        <w:t xml:space="preserve"> (2016). A Tandem Array of </w:t>
      </w:r>
      <w:r w:rsidRPr="00537026">
        <w:rPr>
          <w:rFonts w:cs="Times New Roman"/>
          <w:i/>
          <w:iCs/>
          <w:noProof/>
          <w:szCs w:val="24"/>
        </w:rPr>
        <w:t>ent</w:t>
      </w:r>
      <w:r w:rsidRPr="00537026">
        <w:rPr>
          <w:rFonts w:cs="Times New Roman"/>
          <w:noProof/>
          <w:szCs w:val="24"/>
        </w:rPr>
        <w:t xml:space="preserve"> -Kaurene Synthases in Maize with Roles in Gibberellin and More Specialized Metabolism. Plant Physiol. </w:t>
      </w:r>
      <w:r w:rsidRPr="00537026">
        <w:rPr>
          <w:rFonts w:cs="Times New Roman"/>
          <w:b/>
          <w:bCs/>
          <w:noProof/>
          <w:szCs w:val="24"/>
        </w:rPr>
        <w:t>170</w:t>
      </w:r>
      <w:r w:rsidRPr="00537026">
        <w:rPr>
          <w:rFonts w:cs="Times New Roman"/>
          <w:noProof/>
          <w:szCs w:val="24"/>
        </w:rPr>
        <w:t>: 742–751.</w:t>
      </w:r>
    </w:p>
    <w:p w14:paraId="2381D63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Ghazalpour, A., Doss, S., Zhang, B., Wang, S., Plaisier, C., Castellanos, R., Brozell, A., Schadt, E.E., Drake, T.A., Lusis, A.J., and Horvath, S.</w:t>
      </w:r>
      <w:r w:rsidRPr="00537026">
        <w:rPr>
          <w:rFonts w:cs="Times New Roman"/>
          <w:noProof/>
          <w:szCs w:val="24"/>
        </w:rPr>
        <w:t xml:space="preserve"> (2006). Integrating genetic and network analysis to characterize genes related to mouse weight. PLoS Genet. </w:t>
      </w:r>
      <w:r w:rsidRPr="00537026">
        <w:rPr>
          <w:rFonts w:cs="Times New Roman"/>
          <w:b/>
          <w:bCs/>
          <w:noProof/>
          <w:szCs w:val="24"/>
        </w:rPr>
        <w:t>2</w:t>
      </w:r>
      <w:r w:rsidRPr="00537026">
        <w:rPr>
          <w:rFonts w:cs="Times New Roman"/>
          <w:noProof/>
          <w:szCs w:val="24"/>
        </w:rPr>
        <w:t>: e130.</w:t>
      </w:r>
    </w:p>
    <w:p w14:paraId="4702A6C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Gore, M. a, Chia, J.-M., Elshire, R.J., Sun, Q., Ersoz, E.S., Hurwitz, B.L., Peiffer, J. a, McMullen, M.D., Grills, G.S., Ross-Ibarra, J., Ware, D.H., and Buckler, E.S.</w:t>
      </w:r>
      <w:r w:rsidRPr="00537026">
        <w:rPr>
          <w:rFonts w:cs="Times New Roman"/>
          <w:noProof/>
          <w:szCs w:val="24"/>
        </w:rPr>
        <w:t xml:space="preserve"> (2009). A first-generation haplotype map of maize. Science </w:t>
      </w:r>
      <w:r w:rsidRPr="00537026">
        <w:rPr>
          <w:rFonts w:cs="Times New Roman"/>
          <w:b/>
          <w:bCs/>
          <w:noProof/>
          <w:szCs w:val="24"/>
        </w:rPr>
        <w:t>326</w:t>
      </w:r>
      <w:r w:rsidRPr="00537026">
        <w:rPr>
          <w:rFonts w:cs="Times New Roman"/>
          <w:noProof/>
          <w:szCs w:val="24"/>
        </w:rPr>
        <w:t>: 1115–7.</w:t>
      </w:r>
    </w:p>
    <w:p w14:paraId="4BC635F4"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Guerinot, M. Lou</w:t>
      </w:r>
      <w:r w:rsidRPr="00537026">
        <w:rPr>
          <w:rFonts w:cs="Times New Roman"/>
          <w:noProof/>
          <w:szCs w:val="24"/>
        </w:rPr>
        <w:t xml:space="preserve"> (2001). Fortified Foods and Phytoremediation. Two Sides of the Same Coin. PLANT Physiol. </w:t>
      </w:r>
      <w:r w:rsidRPr="00537026">
        <w:rPr>
          <w:rFonts w:cs="Times New Roman"/>
          <w:b/>
          <w:bCs/>
          <w:noProof/>
          <w:szCs w:val="24"/>
        </w:rPr>
        <w:t>125</w:t>
      </w:r>
      <w:r w:rsidRPr="00537026">
        <w:rPr>
          <w:rFonts w:cs="Times New Roman"/>
          <w:noProof/>
          <w:szCs w:val="24"/>
        </w:rPr>
        <w:t>: 164–167.</w:t>
      </w:r>
    </w:p>
    <w:p w14:paraId="0E10BAE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Harris, M. a et al.</w:t>
      </w:r>
      <w:r w:rsidRPr="00537026">
        <w:rPr>
          <w:rFonts w:cs="Times New Roman"/>
          <w:noProof/>
          <w:szCs w:val="24"/>
        </w:rPr>
        <w:t xml:space="preserve"> (2004). The Gene Ontology (GO) database and informatics resource. Nucleic Acids Res. </w:t>
      </w:r>
      <w:r w:rsidRPr="00537026">
        <w:rPr>
          <w:rFonts w:cs="Times New Roman"/>
          <w:b/>
          <w:bCs/>
          <w:noProof/>
          <w:szCs w:val="24"/>
        </w:rPr>
        <w:t>32</w:t>
      </w:r>
      <w:r w:rsidRPr="00537026">
        <w:rPr>
          <w:rFonts w:cs="Times New Roman"/>
          <w:noProof/>
          <w:szCs w:val="24"/>
        </w:rPr>
        <w:t>: D258-61.</w:t>
      </w:r>
    </w:p>
    <w:p w14:paraId="32DF84B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Hirsch, C.N. et al.</w:t>
      </w:r>
      <w:r w:rsidRPr="00537026">
        <w:rPr>
          <w:rFonts w:cs="Times New Roman"/>
          <w:noProof/>
          <w:szCs w:val="24"/>
        </w:rPr>
        <w:t xml:space="preserve"> (2014). Insights into the maize pan-genome and pan-transcriptome. Plant Cell </w:t>
      </w:r>
      <w:r w:rsidRPr="00537026">
        <w:rPr>
          <w:rFonts w:cs="Times New Roman"/>
          <w:b/>
          <w:bCs/>
          <w:noProof/>
          <w:szCs w:val="24"/>
        </w:rPr>
        <w:t>26</w:t>
      </w:r>
      <w:r w:rsidRPr="00537026">
        <w:rPr>
          <w:rFonts w:cs="Times New Roman"/>
          <w:noProof/>
          <w:szCs w:val="24"/>
        </w:rPr>
        <w:t>: 121–35.</w:t>
      </w:r>
    </w:p>
    <w:p w14:paraId="43F334ED"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Hung, H.-Y. et al.</w:t>
      </w:r>
      <w:r w:rsidRPr="00537026">
        <w:rPr>
          <w:rFonts w:cs="Times New Roman"/>
          <w:noProof/>
          <w:szCs w:val="24"/>
        </w:rPr>
        <w:t xml:space="preserve"> (2012). The relationship between parental genetic or phenotypic divergence and progeny variation in the maize nested association mapping population. Heredity (Edinb). </w:t>
      </w:r>
      <w:r w:rsidRPr="00537026">
        <w:rPr>
          <w:rFonts w:cs="Times New Roman"/>
          <w:b/>
          <w:bCs/>
          <w:noProof/>
          <w:szCs w:val="24"/>
        </w:rPr>
        <w:t>108</w:t>
      </w:r>
      <w:r w:rsidRPr="00537026">
        <w:rPr>
          <w:rFonts w:cs="Times New Roman"/>
          <w:noProof/>
          <w:szCs w:val="24"/>
        </w:rPr>
        <w:t>: 490–9.</w:t>
      </w:r>
    </w:p>
    <w:p w14:paraId="644236C5"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Huttenhower, C., Hibbs, M., Myers, C., and Troyanskaya, O.G.</w:t>
      </w:r>
      <w:r w:rsidRPr="00537026">
        <w:rPr>
          <w:rFonts w:cs="Times New Roman"/>
          <w:noProof/>
          <w:szCs w:val="24"/>
        </w:rPr>
        <w:t xml:space="preserve"> (2006). A scalable method for integration and functional analysis of multiple microarray datasets. Bioinformatics </w:t>
      </w:r>
      <w:r w:rsidRPr="00537026">
        <w:rPr>
          <w:rFonts w:cs="Times New Roman"/>
          <w:b/>
          <w:bCs/>
          <w:noProof/>
          <w:szCs w:val="24"/>
        </w:rPr>
        <w:t>22</w:t>
      </w:r>
      <w:r w:rsidRPr="00537026">
        <w:rPr>
          <w:rFonts w:cs="Times New Roman"/>
          <w:noProof/>
          <w:szCs w:val="24"/>
        </w:rPr>
        <w:t>: 2890–7.</w:t>
      </w:r>
    </w:p>
    <w:p w14:paraId="5B3C1921"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Katagiri, T., Ishiyama, K., Kato, T., Tabata, S., Kobayashi, M., and Shinozaki, K.</w:t>
      </w:r>
      <w:r w:rsidRPr="00537026">
        <w:rPr>
          <w:rFonts w:cs="Times New Roman"/>
          <w:noProof/>
          <w:szCs w:val="24"/>
        </w:rPr>
        <w:t xml:space="preserve"> (2005). An important role of phosphatidic acid in ABA signaling during germination in Arabidopsis thaliana. Plant J. </w:t>
      </w:r>
      <w:r w:rsidRPr="00537026">
        <w:rPr>
          <w:rFonts w:cs="Times New Roman"/>
          <w:b/>
          <w:bCs/>
          <w:noProof/>
          <w:szCs w:val="24"/>
        </w:rPr>
        <w:t>43</w:t>
      </w:r>
      <w:r w:rsidRPr="00537026">
        <w:rPr>
          <w:rFonts w:cs="Times New Roman"/>
          <w:noProof/>
          <w:szCs w:val="24"/>
        </w:rPr>
        <w:t>: 107–117.</w:t>
      </w:r>
    </w:p>
    <w:p w14:paraId="2B9CE09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Kump, K.L., Bradbury, P.J., Wisser, R.J., Buckler, E.S., Belcher, A.R., Oropeza-Rosas, M. a, Zwonitzer, J.C., Kresovich, S., McMullen, M.D., Ware, D., Balint-Kurti, P.J., and Holland, J.B.</w:t>
      </w:r>
      <w:r w:rsidRPr="00537026">
        <w:rPr>
          <w:rFonts w:cs="Times New Roman"/>
          <w:noProof/>
          <w:szCs w:val="24"/>
        </w:rPr>
        <w:t xml:space="preserve"> (2011). Genome-wide association study of quantitative resistance to southern leaf blight in the maize nested association mapping population. Nat. Genet. </w:t>
      </w:r>
      <w:r w:rsidRPr="00537026">
        <w:rPr>
          <w:rFonts w:cs="Times New Roman"/>
          <w:b/>
          <w:bCs/>
          <w:noProof/>
          <w:szCs w:val="24"/>
        </w:rPr>
        <w:t>43</w:t>
      </w:r>
      <w:r w:rsidRPr="00537026">
        <w:rPr>
          <w:rFonts w:cs="Times New Roman"/>
          <w:noProof/>
          <w:szCs w:val="24"/>
        </w:rPr>
        <w:t>: 163–168.</w:t>
      </w:r>
    </w:p>
    <w:p w14:paraId="3C615713"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awit, S.J., Wych, H.M., Xu, D., Kundu, S., and Tomes, D.T.</w:t>
      </w:r>
      <w:r w:rsidRPr="00537026">
        <w:rPr>
          <w:rFonts w:cs="Times New Roman"/>
          <w:noProof/>
          <w:szCs w:val="24"/>
        </w:rPr>
        <w:t xml:space="preserve"> (2010). Maize della proteins dwarf plant8 and dwarf plant9 as modulators of plant development. Plant Cell Physiol. </w:t>
      </w:r>
      <w:r w:rsidRPr="00537026">
        <w:rPr>
          <w:rFonts w:cs="Times New Roman"/>
          <w:b/>
          <w:bCs/>
          <w:noProof/>
          <w:szCs w:val="24"/>
        </w:rPr>
        <w:t>51</w:t>
      </w:r>
      <w:r w:rsidRPr="00537026">
        <w:rPr>
          <w:rFonts w:cs="Times New Roman"/>
          <w:noProof/>
          <w:szCs w:val="24"/>
        </w:rPr>
        <w:t>: 1854–1868.</w:t>
      </w:r>
    </w:p>
    <w:p w14:paraId="7D5659A7"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awrence, C.J., Dong, Q., Polacco, M.L., Seigfried, T.E., and Brendel, V.</w:t>
      </w:r>
      <w:r w:rsidRPr="00537026">
        <w:rPr>
          <w:rFonts w:cs="Times New Roman"/>
          <w:noProof/>
          <w:szCs w:val="24"/>
        </w:rPr>
        <w:t xml:space="preserve"> (2004). MaizeGDB, the community database for maize genetics and genomics. Nucleic Acids Res. </w:t>
      </w:r>
      <w:r w:rsidRPr="00537026">
        <w:rPr>
          <w:rFonts w:cs="Times New Roman"/>
          <w:b/>
          <w:bCs/>
          <w:noProof/>
          <w:szCs w:val="24"/>
        </w:rPr>
        <w:t>32</w:t>
      </w:r>
      <w:r w:rsidRPr="00537026">
        <w:rPr>
          <w:rFonts w:cs="Times New Roman"/>
          <w:noProof/>
          <w:szCs w:val="24"/>
        </w:rPr>
        <w:t>: D393-7.</w:t>
      </w:r>
    </w:p>
    <w:p w14:paraId="74BA4F21"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ee, I., Ambaru, B., Thakkar, P., Marcotte, E.M., and Rhee, S.Y.</w:t>
      </w:r>
      <w:r w:rsidRPr="00537026">
        <w:rPr>
          <w:rFonts w:cs="Times New Roman"/>
          <w:noProof/>
          <w:szCs w:val="24"/>
        </w:rPr>
        <w:t xml:space="preserve"> (2010). Rational association of genes with traits using a genome-scale gene network for Arabidopsis thaliana. Nat. Biotechnol. </w:t>
      </w:r>
      <w:r w:rsidRPr="00537026">
        <w:rPr>
          <w:rFonts w:cs="Times New Roman"/>
          <w:b/>
          <w:bCs/>
          <w:noProof/>
          <w:szCs w:val="24"/>
        </w:rPr>
        <w:t>28</w:t>
      </w:r>
      <w:r w:rsidRPr="00537026">
        <w:rPr>
          <w:rFonts w:cs="Times New Roman"/>
          <w:noProof/>
          <w:szCs w:val="24"/>
        </w:rPr>
        <w:t>: 149–156.</w:t>
      </w:r>
    </w:p>
    <w:p w14:paraId="2A7AA1B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ee, T. and Lee, I.</w:t>
      </w:r>
      <w:r w:rsidRPr="00537026">
        <w:rPr>
          <w:rFonts w:cs="Times New Roman"/>
          <w:noProof/>
          <w:szCs w:val="24"/>
        </w:rPr>
        <w:t xml:space="preserve"> (2018). araGWAB : Network-based boosting of genome-wide association studies in Arabidopsis thaliana. Sci. Rep.: 1–6.</w:t>
      </w:r>
    </w:p>
    <w:p w14:paraId="3D9BE07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i, H. and Durbin, R.</w:t>
      </w:r>
      <w:r w:rsidRPr="00537026">
        <w:rPr>
          <w:rFonts w:cs="Times New Roman"/>
          <w:noProof/>
          <w:szCs w:val="24"/>
        </w:rPr>
        <w:t xml:space="preserve"> (2009). Fast and accurate short read alignment with Burrows-Wheeler transform. Bioinformatics </w:t>
      </w:r>
      <w:r w:rsidRPr="00537026">
        <w:rPr>
          <w:rFonts w:cs="Times New Roman"/>
          <w:b/>
          <w:bCs/>
          <w:noProof/>
          <w:szCs w:val="24"/>
        </w:rPr>
        <w:t>25</w:t>
      </w:r>
      <w:r w:rsidRPr="00537026">
        <w:rPr>
          <w:rFonts w:cs="Times New Roman"/>
          <w:noProof/>
          <w:szCs w:val="24"/>
        </w:rPr>
        <w:t>: 1754–60.</w:t>
      </w:r>
    </w:p>
    <w:p w14:paraId="2000464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i, M., Chen, J., Wang, J., Hu, B., and Chen, G.</w:t>
      </w:r>
      <w:r w:rsidRPr="00537026">
        <w:rPr>
          <w:rFonts w:cs="Times New Roman"/>
          <w:noProof/>
          <w:szCs w:val="24"/>
        </w:rPr>
        <w:t xml:space="preserve"> (2008). Modifying the DPClus algorithm for identifying protein complexes based on new topological structures. BMC Bioinformatics </w:t>
      </w:r>
      <w:r w:rsidRPr="00537026">
        <w:rPr>
          <w:rFonts w:cs="Times New Roman"/>
          <w:b/>
          <w:bCs/>
          <w:noProof/>
          <w:szCs w:val="24"/>
        </w:rPr>
        <w:t>9</w:t>
      </w:r>
      <w:r w:rsidRPr="00537026">
        <w:rPr>
          <w:rFonts w:cs="Times New Roman"/>
          <w:noProof/>
          <w:szCs w:val="24"/>
        </w:rPr>
        <w:t>: 398.</w:t>
      </w:r>
    </w:p>
    <w:p w14:paraId="4593BE1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indgreen, S.</w:t>
      </w:r>
      <w:r w:rsidRPr="00537026">
        <w:rPr>
          <w:rFonts w:cs="Times New Roman"/>
          <w:noProof/>
          <w:szCs w:val="24"/>
        </w:rPr>
        <w:t xml:space="preserve"> (2012). AdapterRemoval: easy cleaning of next-generation sequencing reads. BMC Res. Notes </w:t>
      </w:r>
      <w:r w:rsidRPr="00537026">
        <w:rPr>
          <w:rFonts w:cs="Times New Roman"/>
          <w:b/>
          <w:bCs/>
          <w:noProof/>
          <w:szCs w:val="24"/>
        </w:rPr>
        <w:t>5</w:t>
      </w:r>
      <w:r w:rsidRPr="00537026">
        <w:rPr>
          <w:rFonts w:cs="Times New Roman"/>
          <w:noProof/>
          <w:szCs w:val="24"/>
        </w:rPr>
        <w:t>: 337.</w:t>
      </w:r>
    </w:p>
    <w:p w14:paraId="4FF17FEE"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Louwers, M., Bader, R., Haring, M., van Driel, R., de Laat, W., and Stam, M.</w:t>
      </w:r>
      <w:r w:rsidRPr="00537026">
        <w:rPr>
          <w:rFonts w:cs="Times New Roman"/>
          <w:noProof/>
          <w:szCs w:val="24"/>
        </w:rPr>
        <w:t xml:space="preserve"> (2009). Tissue- and expression level-specific chromatin looping at maize b1 epialleles. Plant Cell </w:t>
      </w:r>
      <w:r w:rsidRPr="00537026">
        <w:rPr>
          <w:rFonts w:cs="Times New Roman"/>
          <w:b/>
          <w:bCs/>
          <w:noProof/>
          <w:szCs w:val="24"/>
        </w:rPr>
        <w:t>21</w:t>
      </w:r>
      <w:r w:rsidRPr="00537026">
        <w:rPr>
          <w:rFonts w:cs="Times New Roman"/>
          <w:noProof/>
          <w:szCs w:val="24"/>
        </w:rPr>
        <w:t>: 832–42.</w:t>
      </w:r>
    </w:p>
    <w:p w14:paraId="7EC5B10A"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Mason, M.G., Jha, D., Salt, D.E., Tester, M., Hill, K., Kieber, J.J., and Eric Schaller, G.</w:t>
      </w:r>
      <w:r w:rsidRPr="00537026">
        <w:rPr>
          <w:rFonts w:cs="Times New Roman"/>
          <w:noProof/>
          <w:szCs w:val="24"/>
        </w:rPr>
        <w:t xml:space="preserve"> (2010). Type-B response regulators ARR1 and ARR12 regulate expression of AtHKT1;1 and accumulation of sodium in Arabidopsis shoots. Plant J. </w:t>
      </w:r>
      <w:r w:rsidRPr="00537026">
        <w:rPr>
          <w:rFonts w:cs="Times New Roman"/>
          <w:b/>
          <w:bCs/>
          <w:noProof/>
          <w:szCs w:val="24"/>
        </w:rPr>
        <w:t>64</w:t>
      </w:r>
      <w:r w:rsidRPr="00537026">
        <w:rPr>
          <w:rFonts w:cs="Times New Roman"/>
          <w:noProof/>
          <w:szCs w:val="24"/>
        </w:rPr>
        <w:t>: 753–763.</w:t>
      </w:r>
    </w:p>
    <w:p w14:paraId="0125B5D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McMullen, M.D. et al.</w:t>
      </w:r>
      <w:r w:rsidRPr="00537026">
        <w:rPr>
          <w:rFonts w:cs="Times New Roman"/>
          <w:noProof/>
          <w:szCs w:val="24"/>
        </w:rPr>
        <w:t xml:space="preserve"> (2009). Genetic properties of the maize nested association mapping population. Science </w:t>
      </w:r>
      <w:r w:rsidRPr="00537026">
        <w:rPr>
          <w:rFonts w:cs="Times New Roman"/>
          <w:b/>
          <w:bCs/>
          <w:noProof/>
          <w:szCs w:val="24"/>
        </w:rPr>
        <w:t>325</w:t>
      </w:r>
      <w:r w:rsidRPr="00537026">
        <w:rPr>
          <w:rFonts w:cs="Times New Roman"/>
          <w:noProof/>
          <w:szCs w:val="24"/>
        </w:rPr>
        <w:t>: 737–40.</w:t>
      </w:r>
    </w:p>
    <w:p w14:paraId="1EBD871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MixedHTSeq Software Repository</w:t>
      </w:r>
      <w:r w:rsidRPr="00537026">
        <w:rPr>
          <w:rFonts w:cs="Times New Roman"/>
          <w:noProof/>
          <w:szCs w:val="24"/>
        </w:rPr>
        <w:t xml:space="preserve"> (2018). GitHub: http://github.com/schae234/MixedHTSeq.</w:t>
      </w:r>
    </w:p>
    <w:p w14:paraId="67F5627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Mochida, K., Uehara-Yamaguchi, Y., Yoshida, T., Sakurai, T., and Shinozaki, K.</w:t>
      </w:r>
      <w:r w:rsidRPr="00537026">
        <w:rPr>
          <w:rFonts w:cs="Times New Roman"/>
          <w:noProof/>
          <w:szCs w:val="24"/>
        </w:rPr>
        <w:t xml:space="preserve"> (2011). Global landscape of a co-expressed gene network in barley and its application to gene discovery in Triticeae crops. Plant Cell Physiol. </w:t>
      </w:r>
      <w:r w:rsidRPr="00537026">
        <w:rPr>
          <w:rFonts w:cs="Times New Roman"/>
          <w:b/>
          <w:bCs/>
          <w:noProof/>
          <w:szCs w:val="24"/>
        </w:rPr>
        <w:t>52</w:t>
      </w:r>
      <w:r w:rsidRPr="00537026">
        <w:rPr>
          <w:rFonts w:cs="Times New Roman"/>
          <w:noProof/>
          <w:szCs w:val="24"/>
        </w:rPr>
        <w:t>: 785–803.</w:t>
      </w:r>
    </w:p>
    <w:p w14:paraId="4BCF4908"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Monaco, M.K. et al.</w:t>
      </w:r>
      <w:r w:rsidRPr="00537026">
        <w:rPr>
          <w:rFonts w:cs="Times New Roman"/>
          <w:noProof/>
          <w:szCs w:val="24"/>
        </w:rPr>
        <w:t xml:space="preserve"> (2013). Maize Metabolic Network Construction and Transcriptome Analysis. Plant Genome </w:t>
      </w:r>
      <w:r w:rsidRPr="00537026">
        <w:rPr>
          <w:rFonts w:cs="Times New Roman"/>
          <w:b/>
          <w:bCs/>
          <w:noProof/>
          <w:szCs w:val="24"/>
        </w:rPr>
        <w:t>6</w:t>
      </w:r>
      <w:r w:rsidRPr="00537026">
        <w:rPr>
          <w:rFonts w:cs="Times New Roman"/>
          <w:noProof/>
          <w:szCs w:val="24"/>
        </w:rPr>
        <w:t>: 0.</w:t>
      </w:r>
    </w:p>
    <w:p w14:paraId="6A31995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Morrell, P.L., Toleno, D.M., Lundy, K.E., and Clegg, M.T.</w:t>
      </w:r>
      <w:r w:rsidRPr="00537026">
        <w:rPr>
          <w:rFonts w:cs="Times New Roman"/>
          <w:noProof/>
          <w:szCs w:val="24"/>
        </w:rPr>
        <w:t xml:space="preserve"> (2005). Low levels of linkage disequilibrium in wild barley (Hordeum vulgare ssp. spontaneum) despite high rates of self-fertilization. Proc. Natl. Acad. Sci. U. S. A. </w:t>
      </w:r>
      <w:r w:rsidRPr="00537026">
        <w:rPr>
          <w:rFonts w:cs="Times New Roman"/>
          <w:b/>
          <w:bCs/>
          <w:noProof/>
          <w:szCs w:val="24"/>
        </w:rPr>
        <w:t>102</w:t>
      </w:r>
      <w:r w:rsidRPr="00537026">
        <w:rPr>
          <w:rFonts w:cs="Times New Roman"/>
          <w:noProof/>
          <w:szCs w:val="24"/>
        </w:rPr>
        <w:t>: 2442–2447.</w:t>
      </w:r>
    </w:p>
    <w:p w14:paraId="0BD3710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Obayashi, T., Okamura, Y., Ito, S., Tadaka, S., Aoki, Y., Shirota, M., and Kinoshita, K.</w:t>
      </w:r>
      <w:r w:rsidRPr="00537026">
        <w:rPr>
          <w:rFonts w:cs="Times New Roman"/>
          <w:noProof/>
          <w:szCs w:val="24"/>
        </w:rPr>
        <w:t xml:space="preserve"> (2014). ATTED-II in 2014: Evaluation of Gene Coexpression in Agriculturally Important Plants. Plant Cell Physiol. </w:t>
      </w:r>
      <w:r w:rsidRPr="00537026">
        <w:rPr>
          <w:rFonts w:cs="Times New Roman"/>
          <w:b/>
          <w:bCs/>
          <w:noProof/>
          <w:szCs w:val="24"/>
        </w:rPr>
        <w:t>55</w:t>
      </w:r>
      <w:r w:rsidRPr="00537026">
        <w:rPr>
          <w:rFonts w:cs="Times New Roman"/>
          <w:noProof/>
          <w:szCs w:val="24"/>
        </w:rPr>
        <w:t>: e6–e6.</w:t>
      </w:r>
    </w:p>
    <w:p w14:paraId="49A2C5CC"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Ozaki, S. et al.</w:t>
      </w:r>
      <w:r w:rsidRPr="00537026">
        <w:rPr>
          <w:rFonts w:cs="Times New Roman"/>
          <w:noProof/>
          <w:szCs w:val="24"/>
        </w:rPr>
        <w:t xml:space="preserve"> (2010). Coexpression analysis of tomato genes and experimental verification of coordinated expression of genes found in a functionally enriched coexpression module. DNA Res. </w:t>
      </w:r>
      <w:r w:rsidRPr="00537026">
        <w:rPr>
          <w:rFonts w:cs="Times New Roman"/>
          <w:b/>
          <w:bCs/>
          <w:noProof/>
          <w:szCs w:val="24"/>
        </w:rPr>
        <w:t>17</w:t>
      </w:r>
      <w:r w:rsidRPr="00537026">
        <w:rPr>
          <w:rFonts w:cs="Times New Roman"/>
          <w:noProof/>
          <w:szCs w:val="24"/>
        </w:rPr>
        <w:t>: 105–16.</w:t>
      </w:r>
    </w:p>
    <w:p w14:paraId="048AF0D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Peiffer, J.A., Romay, M.C., Gore, M.A., Flint-Garcia, S.A., Zhang, Z., Millard, M.J., Gardner, C.A.C., McMullen, M.D., Holland, J.B., Bradbury, P.J., and Buckler, E.S.</w:t>
      </w:r>
      <w:r w:rsidRPr="00537026">
        <w:rPr>
          <w:rFonts w:cs="Times New Roman"/>
          <w:noProof/>
          <w:szCs w:val="24"/>
        </w:rPr>
        <w:t xml:space="preserve"> (2014). The Genetic Architecture of Maize Height. Genetics.</w:t>
      </w:r>
    </w:p>
    <w:p w14:paraId="61451CE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QTeller</w:t>
      </w:r>
      <w:r w:rsidRPr="00537026">
        <w:rPr>
          <w:rFonts w:cs="Times New Roman"/>
          <w:noProof/>
          <w:szCs w:val="24"/>
        </w:rPr>
        <w:t xml:space="preserve"> (2018). http://qteller.com.</w:t>
      </w:r>
    </w:p>
    <w:p w14:paraId="33728C61"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Ritchie, M.D., Holzinger, E.R., Li, R., Pendergrass, S.A., and Kim, D.</w:t>
      </w:r>
      <w:r w:rsidRPr="00537026">
        <w:rPr>
          <w:rFonts w:cs="Times New Roman"/>
          <w:noProof/>
          <w:szCs w:val="24"/>
        </w:rPr>
        <w:t xml:space="preserve"> (2015). Methods of integrating data to uncover genotype–phenotype interactions. Nat. Rev. Genet. </w:t>
      </w:r>
      <w:r w:rsidRPr="00537026">
        <w:rPr>
          <w:rFonts w:cs="Times New Roman"/>
          <w:b/>
          <w:bCs/>
          <w:noProof/>
          <w:szCs w:val="24"/>
        </w:rPr>
        <w:t>16</w:t>
      </w:r>
      <w:r w:rsidRPr="00537026">
        <w:rPr>
          <w:rFonts w:cs="Times New Roman"/>
          <w:noProof/>
          <w:szCs w:val="24"/>
        </w:rPr>
        <w:t>: 85–97.</w:t>
      </w:r>
    </w:p>
    <w:p w14:paraId="4C80437F"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Roston, R.L., Gao, J., Murcha, M.W., Whelan, J., and Benning, C.</w:t>
      </w:r>
      <w:r w:rsidRPr="00537026">
        <w:rPr>
          <w:rFonts w:cs="Times New Roman"/>
          <w:noProof/>
          <w:szCs w:val="24"/>
        </w:rPr>
        <w:t xml:space="preserve"> (2012). TGD1, -2, and -3 proteins involved in lipid trafficking form ATP-binding cassette (ABC) transporter with multiple substrate-binding proteins. J. Biol. Chem. </w:t>
      </w:r>
      <w:r w:rsidRPr="00537026">
        <w:rPr>
          <w:rFonts w:cs="Times New Roman"/>
          <w:b/>
          <w:bCs/>
          <w:noProof/>
          <w:szCs w:val="24"/>
        </w:rPr>
        <w:t>287</w:t>
      </w:r>
      <w:r w:rsidRPr="00537026">
        <w:rPr>
          <w:rFonts w:cs="Times New Roman"/>
          <w:noProof/>
          <w:szCs w:val="24"/>
        </w:rPr>
        <w:t>: 21406–21415.</w:t>
      </w:r>
    </w:p>
    <w:p w14:paraId="6FAA4C4E"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Rotival, M. and Petretto, E.</w:t>
      </w:r>
      <w:r w:rsidRPr="00537026">
        <w:rPr>
          <w:rFonts w:cs="Times New Roman"/>
          <w:noProof/>
          <w:szCs w:val="24"/>
        </w:rPr>
        <w:t xml:space="preserve"> (2014). Leveraging gene co-expression networks to pinpoint the regulation of complex traits and disease, with a focus on cardiovascular traits. Brief. Funct. Genomics </w:t>
      </w:r>
      <w:r w:rsidRPr="00537026">
        <w:rPr>
          <w:rFonts w:cs="Times New Roman"/>
          <w:b/>
          <w:bCs/>
          <w:noProof/>
          <w:szCs w:val="24"/>
        </w:rPr>
        <w:t>13</w:t>
      </w:r>
      <w:r w:rsidRPr="00537026">
        <w:rPr>
          <w:rFonts w:cs="Times New Roman"/>
          <w:noProof/>
          <w:szCs w:val="24"/>
        </w:rPr>
        <w:t>: 66–78.</w:t>
      </w:r>
    </w:p>
    <w:p w14:paraId="733E3F2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arkar, N.K., Kim, Y.-K., and Grover, A.</w:t>
      </w:r>
      <w:r w:rsidRPr="00537026">
        <w:rPr>
          <w:rFonts w:cs="Times New Roman"/>
          <w:noProof/>
          <w:szCs w:val="24"/>
        </w:rPr>
        <w:t xml:space="preserve"> (2014). Coexpression network analysis associated with call of rice seedlings for encountering heat stress. Plant Mol. Biol. </w:t>
      </w:r>
      <w:r w:rsidRPr="00537026">
        <w:rPr>
          <w:rFonts w:cs="Times New Roman"/>
          <w:b/>
          <w:bCs/>
          <w:noProof/>
          <w:szCs w:val="24"/>
        </w:rPr>
        <w:t>84</w:t>
      </w:r>
      <w:r w:rsidRPr="00537026">
        <w:rPr>
          <w:rFonts w:cs="Times New Roman"/>
          <w:noProof/>
          <w:szCs w:val="24"/>
        </w:rPr>
        <w:t>: 125–143.</w:t>
      </w:r>
    </w:p>
    <w:p w14:paraId="360892F4"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chaefer, R.J., Michno, J.-M., and Myers, C.L.</w:t>
      </w:r>
      <w:r w:rsidRPr="00537026">
        <w:rPr>
          <w:rFonts w:cs="Times New Roman"/>
          <w:noProof/>
          <w:szCs w:val="24"/>
        </w:rPr>
        <w:t xml:space="preserve"> (2016). Unraveling gene function in agricultural species using gene co-expression networks. Biochim. Biophys. Acta - Gene Regul. Mech.</w:t>
      </w:r>
    </w:p>
    <w:p w14:paraId="01FA7CE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chaefer, R.J.R.J. et al.</w:t>
      </w:r>
      <w:r w:rsidRPr="00537026">
        <w:rPr>
          <w:rFonts w:cs="Times New Roman"/>
          <w:noProof/>
          <w:szCs w:val="24"/>
        </w:rPr>
        <w:t xml:space="preserve"> (2014). Discovering functional modules across diverse maize transcriptomes using COB, the co-expression browser. PLoS One </w:t>
      </w:r>
      <w:r w:rsidRPr="00537026">
        <w:rPr>
          <w:rFonts w:cs="Times New Roman"/>
          <w:b/>
          <w:bCs/>
          <w:noProof/>
          <w:szCs w:val="24"/>
        </w:rPr>
        <w:t>9</w:t>
      </w:r>
      <w:r w:rsidRPr="00537026">
        <w:rPr>
          <w:rFonts w:cs="Times New Roman"/>
          <w:noProof/>
          <w:szCs w:val="24"/>
        </w:rPr>
        <w:t>: 99193.</w:t>
      </w:r>
    </w:p>
    <w:p w14:paraId="019555E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chubert, M., Ermini, L., Der Sarkissian, C., Jónsson, H., Ginolhac, A., Schaefer, R., Martin, M.D., Fernández, R., Kircher, M., McCue, M., Willerslev, E., and Orlando, L.</w:t>
      </w:r>
      <w:r w:rsidRPr="00537026">
        <w:rPr>
          <w:rFonts w:cs="Times New Roman"/>
          <w:noProof/>
          <w:szCs w:val="24"/>
        </w:rPr>
        <w:t xml:space="preserve"> (2014). Characterization of ancient and modern genomes by SNP detection and phylogenomic and metagenomic analysis using PALEOMIX. Nat. Protoc. </w:t>
      </w:r>
      <w:r w:rsidRPr="00537026">
        <w:rPr>
          <w:rFonts w:cs="Times New Roman"/>
          <w:b/>
          <w:bCs/>
          <w:noProof/>
          <w:szCs w:val="24"/>
        </w:rPr>
        <w:t>9</w:t>
      </w:r>
      <w:r w:rsidRPr="00537026">
        <w:rPr>
          <w:rFonts w:cs="Times New Roman"/>
          <w:noProof/>
          <w:szCs w:val="24"/>
        </w:rPr>
        <w:t>: 1056–82.</w:t>
      </w:r>
    </w:p>
    <w:p w14:paraId="590C2434"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him, J.E., Bang, C., Yang, S., Lee, T., Hwang, S., Kim, C.Y., Singh-Blom, U.M., Marcotte, E.M., and Lee, I.</w:t>
      </w:r>
      <w:r w:rsidRPr="00537026">
        <w:rPr>
          <w:rFonts w:cs="Times New Roman"/>
          <w:noProof/>
          <w:szCs w:val="24"/>
        </w:rPr>
        <w:t xml:space="preserve"> (2017). GWAB: a web server for the network-based boosting of human genome-wide association data. Nucleic Acids Res. </w:t>
      </w:r>
      <w:r w:rsidRPr="00537026">
        <w:rPr>
          <w:rFonts w:cs="Times New Roman"/>
          <w:b/>
          <w:bCs/>
          <w:noProof/>
          <w:szCs w:val="24"/>
        </w:rPr>
        <w:t>45</w:t>
      </w:r>
      <w:r w:rsidRPr="00537026">
        <w:rPr>
          <w:rFonts w:cs="Times New Roman"/>
          <w:noProof/>
          <w:szCs w:val="24"/>
        </w:rPr>
        <w:t>: W154–W161.</w:t>
      </w:r>
    </w:p>
    <w:p w14:paraId="41D5C7B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telpflug, S.C., Rajandeep, S., Vaillancourt, B., Hirsch, C.N., Buell, C.R., Leon, N. De, and Kaeppler, S.M.</w:t>
      </w:r>
      <w:r w:rsidRPr="00537026">
        <w:rPr>
          <w:rFonts w:cs="Times New Roman"/>
          <w:noProof/>
          <w:szCs w:val="24"/>
        </w:rPr>
        <w:t xml:space="preserve"> (2015). An expanded maize gene expression atlas based on RNA-sequencing and its use to explore root development. Plant Genome: 314–362.</w:t>
      </w:r>
    </w:p>
    <w:p w14:paraId="415B5C45"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Swanson-Wagner, R., Briskine, R., Schaefer, R., Hufford, M.B.M.B., Ross-Ibarra, J., Myers, C.L.L., Tiffin, P., and Springer, N.M.M.</w:t>
      </w:r>
      <w:r w:rsidRPr="00537026">
        <w:rPr>
          <w:rFonts w:cs="Times New Roman"/>
          <w:noProof/>
          <w:szCs w:val="24"/>
        </w:rPr>
        <w:t xml:space="preserve"> (2012). Reshaping of the maize transcriptome by domestication. PNAS </w:t>
      </w:r>
      <w:r w:rsidRPr="00537026">
        <w:rPr>
          <w:rFonts w:cs="Times New Roman"/>
          <w:b/>
          <w:bCs/>
          <w:noProof/>
          <w:szCs w:val="24"/>
        </w:rPr>
        <w:t>109</w:t>
      </w:r>
      <w:r w:rsidRPr="00537026">
        <w:rPr>
          <w:rFonts w:cs="Times New Roman"/>
          <w:noProof/>
          <w:szCs w:val="24"/>
        </w:rPr>
        <w:t>: 11878–11883.</w:t>
      </w:r>
    </w:p>
    <w:p w14:paraId="68EFA405"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Tacke, E., Korfhage, C., Michel, D., Maddaloni, M., Motto, M., Lanzini, S., Salamini, F., and Doring, H.-P.</w:t>
      </w:r>
      <w:r w:rsidRPr="00537026">
        <w:rPr>
          <w:rFonts w:cs="Times New Roman"/>
          <w:noProof/>
          <w:szCs w:val="24"/>
        </w:rPr>
        <w:t xml:space="preserve"> (1995). Transposon tagging of the maize Glossy2 locus with the transposable element En/Spm. Plant J. </w:t>
      </w:r>
      <w:r w:rsidRPr="00537026">
        <w:rPr>
          <w:rFonts w:cs="Times New Roman"/>
          <w:b/>
          <w:bCs/>
          <w:noProof/>
          <w:szCs w:val="24"/>
        </w:rPr>
        <w:t>8</w:t>
      </w:r>
      <w:r w:rsidRPr="00537026">
        <w:rPr>
          <w:rFonts w:cs="Times New Roman"/>
          <w:noProof/>
          <w:szCs w:val="24"/>
        </w:rPr>
        <w:t>: 907–917.</w:t>
      </w:r>
    </w:p>
    <w:p w14:paraId="4C7455A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Taşan, M., Musso, G., Hao, T., Vidal, M., Macrae, C. a, and Roth, F.P.</w:t>
      </w:r>
      <w:r w:rsidRPr="00537026">
        <w:rPr>
          <w:rFonts w:cs="Times New Roman"/>
          <w:noProof/>
          <w:szCs w:val="24"/>
        </w:rPr>
        <w:t xml:space="preserve"> (2014). Selecting causal genes from genome-wide association studies via functionally coherent subnetworks. </w:t>
      </w:r>
      <w:r w:rsidRPr="00537026">
        <w:rPr>
          <w:rFonts w:cs="Times New Roman"/>
          <w:b/>
          <w:bCs/>
          <w:noProof/>
          <w:szCs w:val="24"/>
        </w:rPr>
        <w:t>12</w:t>
      </w:r>
      <w:r w:rsidRPr="00537026">
        <w:rPr>
          <w:rFonts w:cs="Times New Roman"/>
          <w:noProof/>
          <w:szCs w:val="24"/>
        </w:rPr>
        <w:t>.</w:t>
      </w:r>
    </w:p>
    <w:p w14:paraId="260752A5"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Tian, F., Bradbury, P.J., Brown, P.J., Hung, H., Sun, Q., Flint-Garcia, S., Rocheford, T.R., McMullen, M.D., Holland, J.B., and Buckler, E.S.</w:t>
      </w:r>
      <w:r w:rsidRPr="00537026">
        <w:rPr>
          <w:rFonts w:cs="Times New Roman"/>
          <w:noProof/>
          <w:szCs w:val="24"/>
        </w:rPr>
        <w:t xml:space="preserve"> (2011). Genome-wide association study of leaf architecture in the maize nested association mapping population. Nat. Genet. </w:t>
      </w:r>
      <w:r w:rsidRPr="00537026">
        <w:rPr>
          <w:rFonts w:cs="Times New Roman"/>
          <w:b/>
          <w:bCs/>
          <w:noProof/>
          <w:szCs w:val="24"/>
        </w:rPr>
        <w:t>43</w:t>
      </w:r>
      <w:r w:rsidRPr="00537026">
        <w:rPr>
          <w:rFonts w:cs="Times New Roman"/>
          <w:noProof/>
          <w:szCs w:val="24"/>
        </w:rPr>
        <w:t>: 159–62.</w:t>
      </w:r>
    </w:p>
    <w:p w14:paraId="01FA4F6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USDA</w:t>
      </w:r>
      <w:r w:rsidRPr="00537026">
        <w:rPr>
          <w:rFonts w:cs="Times New Roman"/>
          <w:noProof/>
          <w:szCs w:val="24"/>
        </w:rPr>
        <w:t xml:space="preserve"> (2016). Crop Production 2015 Summary.</w:t>
      </w:r>
    </w:p>
    <w:p w14:paraId="7AC4AC28"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Valdar, W., Holmes, C.C., Mott, R., and Flint, J.</w:t>
      </w:r>
      <w:r w:rsidRPr="00537026">
        <w:rPr>
          <w:rFonts w:cs="Times New Roman"/>
          <w:noProof/>
          <w:szCs w:val="24"/>
        </w:rPr>
        <w:t xml:space="preserve"> (2009). Mapping in structured populations by resample model averaging. Genetics </w:t>
      </w:r>
      <w:r w:rsidRPr="00537026">
        <w:rPr>
          <w:rFonts w:cs="Times New Roman"/>
          <w:b/>
          <w:bCs/>
          <w:noProof/>
          <w:szCs w:val="24"/>
        </w:rPr>
        <w:t>182</w:t>
      </w:r>
      <w:r w:rsidRPr="00537026">
        <w:rPr>
          <w:rFonts w:cs="Times New Roman"/>
          <w:noProof/>
          <w:szCs w:val="24"/>
        </w:rPr>
        <w:t>: 1263–77.</w:t>
      </w:r>
    </w:p>
    <w:p w14:paraId="660D6BE6"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allace, J.G., Bradbury, P.J., Zhang, N., Gibon, Y., Stitt, M., and Buckler, E.S.</w:t>
      </w:r>
      <w:r w:rsidRPr="00537026">
        <w:rPr>
          <w:rFonts w:cs="Times New Roman"/>
          <w:noProof/>
          <w:szCs w:val="24"/>
        </w:rPr>
        <w:t xml:space="preserve"> (2014). Association mapping across numerous traits reveals patterns of functional variation in maize. PLoS Genet. </w:t>
      </w:r>
      <w:r w:rsidRPr="00537026">
        <w:rPr>
          <w:rFonts w:cs="Times New Roman"/>
          <w:b/>
          <w:bCs/>
          <w:noProof/>
          <w:szCs w:val="24"/>
        </w:rPr>
        <w:t>10</w:t>
      </w:r>
      <w:r w:rsidRPr="00537026">
        <w:rPr>
          <w:rFonts w:cs="Times New Roman"/>
          <w:noProof/>
          <w:szCs w:val="24"/>
        </w:rPr>
        <w:t>: e1004845.</w:t>
      </w:r>
    </w:p>
    <w:p w14:paraId="2BF14094"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ang, X., Elling, A.A., Li, X., Li, N., Peng, Z., He, G., Sun, H., Qi, Y., Liu, X.S., and Deng, X.W.</w:t>
      </w:r>
      <w:r w:rsidRPr="00537026">
        <w:rPr>
          <w:rFonts w:cs="Times New Roman"/>
          <w:noProof/>
          <w:szCs w:val="24"/>
        </w:rPr>
        <w:t xml:space="preserve"> (2009). Genome-Wide and Organ-Specific Landscapes of Epigenetic Modifications and Their Relationships to mRNA and Small RNA Transcriptomes in Maize. Plant Cell Online </w:t>
      </w:r>
      <w:r w:rsidRPr="00537026">
        <w:rPr>
          <w:rFonts w:cs="Times New Roman"/>
          <w:b/>
          <w:bCs/>
          <w:noProof/>
          <w:szCs w:val="24"/>
        </w:rPr>
        <w:t>21</w:t>
      </w:r>
      <w:r w:rsidRPr="00537026">
        <w:rPr>
          <w:rFonts w:cs="Times New Roman"/>
          <w:noProof/>
          <w:szCs w:val="24"/>
        </w:rPr>
        <w:t>: 1053–1069.</w:t>
      </w:r>
    </w:p>
    <w:p w14:paraId="6147486D"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en, Z. et al.</w:t>
      </w:r>
      <w:r w:rsidRPr="00537026">
        <w:rPr>
          <w:rFonts w:cs="Times New Roman"/>
          <w:noProof/>
          <w:szCs w:val="24"/>
        </w:rPr>
        <w:t xml:space="preserve"> (2018). Integrating GWAS and gene expression data for functional characterization of resistance to white mold in soybean. Plant Biotechnol. J.: 1–11.</w:t>
      </w:r>
    </w:p>
    <w:p w14:paraId="06B2759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ild, M., Davi??re, J.M., Regnault, T., Sakvarelidze-Achard, L., Carrera, E., Lopez Diaz, I., Cayrel, A., Dubeaux, G., Vert, G., and Achard, P.</w:t>
      </w:r>
      <w:r w:rsidRPr="00537026">
        <w:rPr>
          <w:rFonts w:cs="Times New Roman"/>
          <w:noProof/>
          <w:szCs w:val="24"/>
        </w:rPr>
        <w:t xml:space="preserve"> (2016). Tissue-Specific Regulation of Gibberellin Signaling Fine-Tunes Arabidopsis Iron-Deficiency Responses. Dev. Cell </w:t>
      </w:r>
      <w:r w:rsidRPr="00537026">
        <w:rPr>
          <w:rFonts w:cs="Times New Roman"/>
          <w:b/>
          <w:bCs/>
          <w:noProof/>
          <w:szCs w:val="24"/>
        </w:rPr>
        <w:t>37</w:t>
      </w:r>
      <w:r w:rsidRPr="00537026">
        <w:rPr>
          <w:rFonts w:cs="Times New Roman"/>
          <w:noProof/>
          <w:szCs w:val="24"/>
        </w:rPr>
        <w:t>: 190–200.</w:t>
      </w:r>
    </w:p>
    <w:p w14:paraId="0754C160"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inkler, R.G. and Freeling, M.</w:t>
      </w:r>
      <w:r w:rsidRPr="00537026">
        <w:rPr>
          <w:rFonts w:cs="Times New Roman"/>
          <w:noProof/>
          <w:szCs w:val="24"/>
        </w:rPr>
        <w:t xml:space="preserve"> (1994). Physiological genetics of the dominant gibberellin-nonresponsive maize dwarfs, Dwart8 and Dwart9. Planta </w:t>
      </w:r>
      <w:r w:rsidRPr="00537026">
        <w:rPr>
          <w:rFonts w:cs="Times New Roman"/>
          <w:b/>
          <w:bCs/>
          <w:noProof/>
          <w:szCs w:val="24"/>
        </w:rPr>
        <w:t>193</w:t>
      </w:r>
      <w:r w:rsidRPr="00537026">
        <w:rPr>
          <w:rFonts w:cs="Times New Roman"/>
          <w:noProof/>
          <w:szCs w:val="24"/>
        </w:rPr>
        <w:t>: 341–348.</w:t>
      </w:r>
    </w:p>
    <w:p w14:paraId="598B2BDB"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olfe, C.J., Kohane, I.S., and Butte, A.J.</w:t>
      </w:r>
      <w:r w:rsidRPr="00537026">
        <w:rPr>
          <w:rFonts w:cs="Times New Roman"/>
          <w:noProof/>
          <w:szCs w:val="24"/>
        </w:rPr>
        <w:t xml:space="preserve"> (2005). Systematic survey reveals general applicability of “guilt-by-association” within gene coexpression networks. BMC Bioinformatics </w:t>
      </w:r>
      <w:r w:rsidRPr="00537026">
        <w:rPr>
          <w:rFonts w:cs="Times New Roman"/>
          <w:b/>
          <w:bCs/>
          <w:noProof/>
          <w:szCs w:val="24"/>
        </w:rPr>
        <w:t>6</w:t>
      </w:r>
      <w:r w:rsidRPr="00537026">
        <w:rPr>
          <w:rFonts w:cs="Times New Roman"/>
          <w:noProof/>
          <w:szCs w:val="24"/>
        </w:rPr>
        <w:t>: 227.</w:t>
      </w:r>
    </w:p>
    <w:p w14:paraId="4B1E624D"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Wray, G.A.</w:t>
      </w:r>
      <w:r w:rsidRPr="00537026">
        <w:rPr>
          <w:rFonts w:cs="Times New Roman"/>
          <w:noProof/>
          <w:szCs w:val="24"/>
        </w:rPr>
        <w:t xml:space="preserve"> (2007). The evolutionary significance of cis-regulatory mutations. Nat. Rev. Genet. </w:t>
      </w:r>
      <w:r w:rsidRPr="00537026">
        <w:rPr>
          <w:rFonts w:cs="Times New Roman"/>
          <w:b/>
          <w:bCs/>
          <w:noProof/>
          <w:szCs w:val="24"/>
        </w:rPr>
        <w:t>8</w:t>
      </w:r>
      <w:r w:rsidRPr="00537026">
        <w:rPr>
          <w:rFonts w:cs="Times New Roman"/>
          <w:noProof/>
          <w:szCs w:val="24"/>
        </w:rPr>
        <w:t>: 206–16.</w:t>
      </w:r>
    </w:p>
    <w:p w14:paraId="67ADF378" w14:textId="77777777" w:rsidR="00537026" w:rsidRPr="00537026" w:rsidRDefault="00537026" w:rsidP="00537026">
      <w:pPr>
        <w:widowControl w:val="0"/>
        <w:autoSpaceDE w:val="0"/>
        <w:autoSpaceDN w:val="0"/>
        <w:adjustRightInd w:val="0"/>
        <w:spacing w:line="360" w:lineRule="auto"/>
        <w:ind w:left="480" w:hanging="480"/>
        <w:rPr>
          <w:rFonts w:cs="Times New Roman"/>
          <w:noProof/>
          <w:szCs w:val="24"/>
        </w:rPr>
      </w:pPr>
      <w:r w:rsidRPr="00537026">
        <w:rPr>
          <w:rFonts w:cs="Times New Roman"/>
          <w:b/>
          <w:bCs/>
          <w:noProof/>
          <w:szCs w:val="24"/>
        </w:rPr>
        <w:t>Zheng, Z.-L. and Zhao, Y.</w:t>
      </w:r>
      <w:r w:rsidRPr="00537026">
        <w:rPr>
          <w:rFonts w:cs="Times New Roman"/>
          <w:noProof/>
          <w:szCs w:val="24"/>
        </w:rPr>
        <w:t xml:space="preserve"> (2013). Transcriptome comparison and gene coexpression network analysis provide a systems view of citrus response to “Candidatus Liberibacter asiaticus” infection. BMC Genomics </w:t>
      </w:r>
      <w:r w:rsidRPr="00537026">
        <w:rPr>
          <w:rFonts w:cs="Times New Roman"/>
          <w:b/>
          <w:bCs/>
          <w:noProof/>
          <w:szCs w:val="24"/>
        </w:rPr>
        <w:t>14</w:t>
      </w:r>
      <w:r w:rsidRPr="00537026">
        <w:rPr>
          <w:rFonts w:cs="Times New Roman"/>
          <w:noProof/>
          <w:szCs w:val="24"/>
        </w:rPr>
        <w:t>: 27.</w:t>
      </w:r>
    </w:p>
    <w:p w14:paraId="17623816" w14:textId="77777777" w:rsidR="00537026" w:rsidRPr="00537026" w:rsidRDefault="00537026" w:rsidP="00537026">
      <w:pPr>
        <w:widowControl w:val="0"/>
        <w:autoSpaceDE w:val="0"/>
        <w:autoSpaceDN w:val="0"/>
        <w:adjustRightInd w:val="0"/>
        <w:spacing w:line="360" w:lineRule="auto"/>
        <w:ind w:left="480" w:hanging="480"/>
        <w:rPr>
          <w:noProof/>
        </w:rPr>
      </w:pPr>
      <w:r w:rsidRPr="00537026">
        <w:rPr>
          <w:rFonts w:cs="Times New Roman"/>
          <w:b/>
          <w:bCs/>
          <w:noProof/>
          <w:szCs w:val="24"/>
        </w:rPr>
        <w:t>Ziegler, G., Kear, P.J., Wu, D., Ziyomo, C., Lipka, A.E., Gore, M., Hoekenga, O., and Baxter, I.</w:t>
      </w:r>
      <w:r w:rsidRPr="00537026">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416E74">
      <w:pPr>
        <w:pStyle w:val="Heading2"/>
      </w:pPr>
      <w:bookmarkStart w:id="308" w:name="_Ref444765587"/>
      <w:r>
        <w:t>Figure 1</w:t>
      </w:r>
      <w:bookmarkEnd w:id="308"/>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309" w:name="_Ref487124030"/>
      <w:r>
        <w:t>Figure 2</w:t>
      </w:r>
      <w:bookmarkEnd w:id="309"/>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310" w:name="_Ref456807908"/>
      <w:bookmarkStart w:id="311" w:name="_Ref458794783"/>
      <w:r>
        <w:t>Figure 3</w:t>
      </w:r>
      <w:bookmarkEnd w:id="310"/>
      <w:bookmarkEnd w:id="311"/>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312" w:name="_Ref458700744"/>
      <w:r>
        <w:t>Figure 4</w:t>
      </w:r>
      <w:bookmarkStart w:id="313" w:name="EditPoint"/>
      <w:bookmarkEnd w:id="312"/>
      <w:bookmarkEnd w:id="313"/>
    </w:p>
    <w:p w14:paraId="7AB7AC82" w14:textId="77777777" w:rsidR="00C85AF2" w:rsidRDefault="00C85AF2" w:rsidP="001C401A">
      <w:pPr>
        <w:pStyle w:val="Heading4"/>
        <w:spacing w:line="360" w:lineRule="auto"/>
        <w:jc w:val="left"/>
      </w:pPr>
      <w:r>
        <w:t>Strength of co-expression among GO terms at varying levels of MCR</w:t>
      </w:r>
    </w:p>
    <w:p w14:paraId="1BB90B9C" w14:textId="6749833B"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r w:rsidR="00644995">
        <w:t>z</w:t>
      </w:r>
      <w:del w:id="314" w:author="rob" w:date="2018-08-12T15:20:00Z">
        <w:r>
          <w:delText>GO terms</w:delText>
        </w:r>
      </w:del>
      <w:ins w:id="315"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316" w:name="_Ref458721156"/>
      <w:bookmarkStart w:id="317" w:name="_Ref447197618"/>
      <w:r>
        <w:t>Figure 5</w:t>
      </w:r>
      <w:bookmarkEnd w:id="316"/>
      <w:bookmarkEnd w:id="317"/>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493E6F6" w:rsidR="00C85AF2" w:rsidRDefault="00C85AF2" w:rsidP="001C401A">
      <w:pPr>
        <w:pStyle w:val="Subtitle"/>
        <w:spacing w:line="360" w:lineRule="auto"/>
      </w:pPr>
      <w:del w:id="318" w:author="rob" w:date="2018-08-12T15:20:00Z">
        <w:r>
          <w:delText>Strongly</w:delText>
        </w:r>
      </w:del>
      <w:ins w:id="319" w:author="rob" w:date="2018-08-12T15:20:00Z">
        <w:r w:rsidR="00181EDE">
          <w:t>GO terms with significantly</w:t>
        </w:r>
      </w:ins>
      <w:r w:rsidR="00181EDE">
        <w:t xml:space="preserve"> co-expressed </w:t>
      </w:r>
      <w:del w:id="320" w:author="rob" w:date="2018-08-12T15:20:00Z">
        <w:r>
          <w:delText>GO terms</w:delText>
        </w:r>
      </w:del>
      <w:ins w:id="321"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322" w:name="_Ref485996339"/>
      <w:r>
        <w:t>Figure 6</w:t>
      </w:r>
      <w:bookmarkEnd w:id="322"/>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23" w:name="_Ref481757037"/>
      <w:bookmarkStart w:id="324" w:name="_Ref484529183"/>
      <w:r>
        <w:t>Figure</w:t>
      </w:r>
      <w:r w:rsidR="004603F1">
        <w:t xml:space="preserve"> 7</w:t>
      </w:r>
      <w:bookmarkEnd w:id="323"/>
      <w:bookmarkEnd w:id="324"/>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25" w:name="_Ref484091798"/>
      <w:r>
        <w:t>Figure</w:t>
      </w:r>
      <w:r w:rsidR="004603F1">
        <w:t xml:space="preserve"> 8</w:t>
      </w:r>
      <w:bookmarkEnd w:id="325"/>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326" w:author="rob" w:date="2018-08-12T15:20:00Z">
        <w:r>
          <w:delText>null segregating</w:delText>
        </w:r>
      </w:del>
      <w:ins w:id="327"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pPr>
        <w:pStyle w:val="Heading1"/>
        <w:pPrChange w:id="328" w:author="rob" w:date="2018-08-12T15:20:00Z">
          <w:pPr>
            <w:pStyle w:val="Heading1"/>
            <w:spacing w:line="360" w:lineRule="auto"/>
          </w:pPr>
        </w:pPrChange>
      </w:pPr>
      <w:r>
        <w:t>Supplementary Tables</w:t>
      </w:r>
    </w:p>
    <w:p w14:paraId="44D70D3C" w14:textId="229D9D75" w:rsidR="00677955" w:rsidRDefault="00677955" w:rsidP="00D966F0">
      <w:pPr>
        <w:pStyle w:val="Heading2"/>
      </w:pPr>
      <w:r>
        <w:t>List of files</w:t>
      </w:r>
    </w:p>
    <w:p w14:paraId="347D9F63" w14:textId="5CB5C86E" w:rsidR="00D966F0" w:rsidRPr="006C60D0" w:rsidRDefault="00D966F0" w:rsidP="00416E74">
      <w:pPr>
        <w:pStyle w:val="Heading2"/>
      </w:pPr>
      <w:r>
        <w:t xml:space="preserve">Supp. </w:t>
      </w:r>
      <w:bookmarkStart w:id="329" w:name="_Ref458774860"/>
      <w:r w:rsidRPr="006C60D0">
        <w:t>Table 1</w:t>
      </w:r>
      <w:bookmarkEnd w:id="329"/>
    </w:p>
    <w:p w14:paraId="40856672" w14:textId="56523FCC" w:rsidR="00832CA2" w:rsidRPr="00832CA2" w:rsidRDefault="00832CA2" w:rsidP="00832CA2">
      <w:r>
        <w:t>FullGoDensityLocality.xlsx</w:t>
      </w:r>
    </w:p>
    <w:p w14:paraId="673AA25D" w14:textId="2AE9D8BD" w:rsidR="00D966F0" w:rsidRDefault="00D966F0" w:rsidP="00416E74">
      <w:pPr>
        <w:pStyle w:val="Heading2"/>
      </w:pPr>
      <w:r>
        <w:t xml:space="preserve">Supp. </w:t>
      </w:r>
      <w:bookmarkStart w:id="330" w:name="_Ref458774880"/>
      <w:r>
        <w:t>Table 2</w:t>
      </w:r>
      <w:bookmarkEnd w:id="330"/>
    </w:p>
    <w:p w14:paraId="7035B88C" w14:textId="3ABBAF04" w:rsidR="00832CA2" w:rsidRPr="00832CA2" w:rsidRDefault="00832CA2" w:rsidP="00832CA2">
      <w:r>
        <w:t>MCLClusterAssignment.xlsx</w:t>
      </w:r>
    </w:p>
    <w:p w14:paraId="2C85D33D" w14:textId="71B2E6EC" w:rsidR="00D966F0" w:rsidRDefault="00D966F0" w:rsidP="00D966F0">
      <w:pPr>
        <w:pStyle w:val="Heading2"/>
      </w:pPr>
      <w:r>
        <w:t>Supp. Table 3</w:t>
      </w:r>
    </w:p>
    <w:p w14:paraId="7751D7DA" w14:textId="7D289486" w:rsidR="00832CA2" w:rsidRPr="00832CA2" w:rsidRDefault="00832CA2" w:rsidP="00832CA2">
      <w:r>
        <w:t>MCLGoEnrichment.xlsx</w:t>
      </w:r>
    </w:p>
    <w:p w14:paraId="33576DB9" w14:textId="1005AE8A" w:rsidR="00D966F0" w:rsidRDefault="00D966F0" w:rsidP="00D966F0">
      <w:pPr>
        <w:pStyle w:val="Heading2"/>
      </w:pPr>
      <w:r>
        <w:t>Supp. Table 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Supp. Table 5</w:t>
      </w:r>
    </w:p>
    <w:p w14:paraId="1C68C4D9" w14:textId="59874789" w:rsidR="00832CA2" w:rsidRPr="00832CA2" w:rsidRDefault="00832CA2" w:rsidP="00832CA2">
      <w:r>
        <w:t>SNP-to-GeneMappingSummary.xlsx</w:t>
      </w:r>
    </w:p>
    <w:p w14:paraId="6C6A7D09" w14:textId="3A79450D" w:rsidR="00D966F0" w:rsidRDefault="00D966F0" w:rsidP="00D966F0">
      <w:pPr>
        <w:pStyle w:val="Heading2"/>
      </w:pPr>
      <w:r>
        <w:t>Supp. Table 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bookmarkStart w:id="331" w:name="_Ref522027146"/>
      <w:r>
        <w:t>Supp. Table 7</w:t>
      </w:r>
      <w:bookmarkEnd w:id="331"/>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332" w:name="_Ref519515104"/>
      <w:r>
        <w:t>Supp. Table 12</w:t>
      </w:r>
      <w:bookmarkEnd w:id="332"/>
    </w:p>
    <w:p w14:paraId="44A23520" w14:textId="3AECC64E" w:rsidR="00832CA2" w:rsidRDefault="00221987" w:rsidP="00832CA2">
      <w:r w:rsidRPr="00221987">
        <w:t>Supp Table 12 - ZmWallace HPO Summary</w:t>
      </w:r>
      <w:r>
        <w:t>.xlsx</w:t>
      </w:r>
    </w:p>
    <w:p w14:paraId="5CC9EFAC" w14:textId="100329E6" w:rsidR="00CB3408" w:rsidRDefault="00CB3408" w:rsidP="0070742F">
      <w:pPr>
        <w:pStyle w:val="Heading2"/>
      </w:pPr>
      <w:bookmarkStart w:id="333" w:name="_Ref520039029"/>
      <w:r>
        <w:t>Supp</w:t>
      </w:r>
      <w:r w:rsidR="00845A0B">
        <w:t>.</w:t>
      </w:r>
      <w:r>
        <w:t xml:space="preserve"> Table 13</w:t>
      </w:r>
      <w:bookmarkEnd w:id="333"/>
    </w:p>
    <w:p w14:paraId="4529076A" w14:textId="47653854" w:rsidR="00CB3408" w:rsidRDefault="00CB3408" w:rsidP="0070742F">
      <w:r w:rsidRPr="00CB3408">
        <w:t>Supp Table 13 - Wallace Ionome HPO Overlap</w:t>
      </w:r>
      <w:r>
        <w:t>.xlsx</w:t>
      </w:r>
    </w:p>
    <w:p w14:paraId="112ECCA1" w14:textId="7A2D9070" w:rsidR="00467DF9" w:rsidRDefault="00467DF9" w:rsidP="0070742F">
      <w:pPr>
        <w:pStyle w:val="Heading2"/>
      </w:pPr>
      <w:bookmarkStart w:id="334" w:name="_Ref520039627"/>
      <w:r>
        <w:t>Supp. Table 14</w:t>
      </w:r>
      <w:bookmarkEnd w:id="334"/>
    </w:p>
    <w:p w14:paraId="410B22EE" w14:textId="294F2103" w:rsidR="00467DF9" w:rsidRPr="00467DF9" w:rsidRDefault="00467DF9" w:rsidP="0070742F">
      <w:r w:rsidRPr="00467DF9">
        <w:t>Supp Table 14 - HPO Genes Wallace</w:t>
      </w:r>
      <w:r>
        <w:t>.xlsx</w:t>
      </w: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416E74">
      <w:pPr>
        <w:pStyle w:val="Heading2"/>
      </w:pPr>
      <w:bookmarkStart w:id="335" w:name="_Ref447013206"/>
      <w:r>
        <w:t>Supp. Figure 1</w:t>
      </w:r>
      <w:bookmarkEnd w:id="335"/>
    </w:p>
    <w:p w14:paraId="084FE236" w14:textId="6F277375" w:rsidR="00DB7771" w:rsidRDefault="00DB7771" w:rsidP="00D45ACC">
      <w:pPr>
        <w:pStyle w:val="Heading3"/>
      </w:pPr>
      <w:r>
        <w:t>ZmPAN</w:t>
      </w:r>
      <w:r w:rsidR="00145345">
        <w:t xml:space="preserve"> network health</w:t>
      </w:r>
    </w:p>
    <w:p w14:paraId="7BA5F2BA" w14:textId="1EA52F7C"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36" w:author="rob" w:date="2018-08-12T15:20:00Z">
        <w:r w:rsidR="00594F23">
          <w:delText>in</w:delText>
        </w:r>
      </w:del>
      <w:ins w:id="337"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38"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39" w:author="rob" w:date="2018-08-12T15:20:00Z">
        <w:r w:rsidRPr="0089736C">
          <w:delText>.</w:delText>
        </w:r>
      </w:del>
      <w:ins w:id="340" w:author="rob" w:date="2018-08-12T15:20:00Z">
        <w:r w:rsidR="00387864">
          <w:t xml:space="preserve"> </w:t>
        </w:r>
        <w:r w:rsidR="009624EF">
          <w:t>(s</w:t>
        </w:r>
        <w:r w:rsidR="00387864">
          <w:t xml:space="preserve">upports </w:t>
        </w:r>
        <w:r w:rsidR="00387864">
          <w:fldChar w:fldCharType="begin"/>
        </w:r>
        <w:r w:rsidR="00387864">
          <w:instrText xml:space="preserve"> REF _Ref444765587 \h </w:instrText>
        </w:r>
      </w:ins>
      <w:ins w:id="341" w:author="rob" w:date="2018-08-12T15:20:00Z">
        <w:r w:rsidR="00387864">
          <w:fldChar w:fldCharType="separate"/>
        </w:r>
        <w:r w:rsidR="00387864">
          <w:t>Figure 1</w:t>
        </w:r>
        <w:r w:rsidR="00387864">
          <w:fldChar w:fldCharType="end"/>
        </w:r>
        <w:r w:rsidR="00387864">
          <w:t>)</w:t>
        </w:r>
        <w:r w:rsidRPr="0089736C">
          <w:t>.</w:t>
        </w:r>
      </w:ins>
    </w:p>
    <w:p w14:paraId="0FCC0CF0" w14:textId="5B7527BF" w:rsidR="00DE6B75" w:rsidRPr="00DE6B75" w:rsidRDefault="001A457D" w:rsidP="00416E74">
      <w:pPr>
        <w:pStyle w:val="Heading2"/>
      </w:pPr>
      <w:bookmarkStart w:id="342" w:name="_Ref447013895"/>
      <w:r>
        <w:t>Supp. Figure 2</w:t>
      </w:r>
      <w:bookmarkEnd w:id="342"/>
    </w:p>
    <w:p w14:paraId="302F6CD2" w14:textId="12E5730F" w:rsidR="00DB7771" w:rsidRPr="00DB7771" w:rsidRDefault="00DB7771" w:rsidP="00D45ACC">
      <w:pPr>
        <w:pStyle w:val="Heading3"/>
      </w:pPr>
      <w:r>
        <w:t xml:space="preserve">ZmSAM </w:t>
      </w:r>
      <w:r w:rsidR="00145345">
        <w:t>network heal</w:t>
      </w:r>
      <w:r>
        <w:t>th</w:t>
      </w:r>
    </w:p>
    <w:p w14:paraId="774A1C72" w14:textId="313676F6"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43" w:author="rob" w:date="2018-08-12T15:20:00Z">
        <w:r w:rsidR="00534074">
          <w:delText>in</w:delText>
        </w:r>
      </w:del>
      <w:ins w:id="344"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45"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46" w:author="rob" w:date="2018-08-12T15:20:00Z">
        <w:r w:rsidRPr="008F4971">
          <w:delText>.</w:delText>
        </w:r>
      </w:del>
      <w:ins w:id="347"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48" w:author="rob" w:date="2018-08-12T15:20:00Z">
        <w:r w:rsidR="00387864">
          <w:fldChar w:fldCharType="separate"/>
        </w:r>
        <w:r w:rsidR="00387864">
          <w:t>Figure 1</w:t>
        </w:r>
        <w:r w:rsidR="00387864">
          <w:fldChar w:fldCharType="end"/>
        </w:r>
        <w:r w:rsidR="00387864">
          <w:t>)</w:t>
        </w:r>
        <w:r w:rsidRPr="008F4971">
          <w:t>.</w:t>
        </w:r>
      </w:ins>
    </w:p>
    <w:p w14:paraId="3D7B4DED" w14:textId="1942FB55" w:rsidR="00DE6B75" w:rsidRPr="00DE6B75" w:rsidRDefault="001C3822" w:rsidP="00416E74">
      <w:pPr>
        <w:pStyle w:val="Heading2"/>
      </w:pPr>
      <w:bookmarkStart w:id="349" w:name="_Ref447015478"/>
      <w:r>
        <w:t>Supp. Figure 3</w:t>
      </w:r>
      <w:bookmarkEnd w:id="349"/>
    </w:p>
    <w:p w14:paraId="2F6283B4" w14:textId="721D6F03" w:rsidR="00C50EC2" w:rsidRDefault="00C50EC2" w:rsidP="00D45ACC">
      <w:pPr>
        <w:pStyle w:val="Heading3"/>
      </w:pPr>
      <w:r>
        <w:t xml:space="preserve">ZmRoot </w:t>
      </w:r>
      <w:r w:rsidR="00145345">
        <w:t>network he</w:t>
      </w:r>
      <w:r>
        <w:t>alth</w:t>
      </w:r>
    </w:p>
    <w:p w14:paraId="0A125799" w14:textId="3EB654D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50" w:author="rob" w:date="2018-08-12T15:20:00Z">
        <w:r w:rsidR="00534074">
          <w:delText>in</w:delText>
        </w:r>
      </w:del>
      <w:ins w:id="351"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352"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del w:id="353" w:author="rob" w:date="2018-08-12T15:20:00Z">
        <w:r w:rsidRPr="008F4971">
          <w:delText>.</w:delText>
        </w:r>
      </w:del>
      <w:ins w:id="354"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55" w:author="rob" w:date="2018-08-12T15:20:00Z">
        <w:r w:rsidR="00387864">
          <w:fldChar w:fldCharType="separate"/>
        </w:r>
        <w:r w:rsidR="00387864">
          <w:t>Figure 1</w:t>
        </w:r>
        <w:r w:rsidR="00387864">
          <w:fldChar w:fldCharType="end"/>
        </w:r>
        <w:r w:rsidR="00387864">
          <w:t>)</w:t>
        </w:r>
        <w:r w:rsidRPr="008F4971">
          <w:t>.</w:t>
        </w:r>
      </w:ins>
    </w:p>
    <w:p w14:paraId="591EABF0" w14:textId="65241BC3" w:rsidR="00BE7812" w:rsidRPr="00BE7812" w:rsidRDefault="00B77F44" w:rsidP="00416E74">
      <w:pPr>
        <w:pStyle w:val="Heading2"/>
      </w:pPr>
      <w:bookmarkStart w:id="356" w:name="_Ref447187909"/>
      <w:r>
        <w:t>Supp. Figure 4</w:t>
      </w:r>
      <w:bookmarkEnd w:id="356"/>
    </w:p>
    <w:p w14:paraId="1C3760BF" w14:textId="77777777" w:rsidR="00857489" w:rsidRDefault="00380825" w:rsidP="00D45ACC">
      <w:pPr>
        <w:pStyle w:val="Heading3"/>
      </w:pPr>
      <w:r>
        <w:t xml:space="preserve">MCR </w:t>
      </w:r>
      <w:r w:rsidR="00E814FD">
        <w:t>supplemental figure</w:t>
      </w:r>
    </w:p>
    <w:p w14:paraId="138732DE" w14:textId="73E2A4CF"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357" w:author="rob" w:date="2018-08-12T15:20:00Z">
        <w:r w:rsidR="00E814FD">
          <w:delText>).</w:delText>
        </w:r>
      </w:del>
      <w:ins w:id="358" w:author="rob" w:date="2018-08-12T15:20:00Z">
        <w:r w:rsidR="00E814FD">
          <w:t>)</w:t>
        </w:r>
        <w:r w:rsidR="00FD3325">
          <w:t xml:space="preserve"> (supports </w:t>
        </w:r>
        <w:r w:rsidR="00FD3325">
          <w:fldChar w:fldCharType="begin"/>
        </w:r>
        <w:r w:rsidR="00FD3325">
          <w:instrText xml:space="preserve"> REF _Ref458700744 \h </w:instrText>
        </w:r>
      </w:ins>
      <w:ins w:id="359" w:author="rob" w:date="2018-08-12T15:20:00Z">
        <w:r w:rsidR="00FD3325">
          <w:fldChar w:fldCharType="separate"/>
        </w:r>
        <w:r w:rsidR="00FD3325">
          <w:t>Figure 4</w:t>
        </w:r>
        <w:r w:rsidR="00FD3325">
          <w:fldChar w:fldCharType="end"/>
        </w:r>
        <w:r w:rsidR="00FD3325">
          <w:t>)</w:t>
        </w:r>
        <w:r w:rsidR="00E814FD">
          <w:t>.</w:t>
        </w:r>
      </w:ins>
    </w:p>
    <w:p w14:paraId="5F9766F8" w14:textId="7E3B9F7C" w:rsidR="00D83E5D" w:rsidRPr="00D83E5D" w:rsidRDefault="00D517F6" w:rsidP="00416E74">
      <w:pPr>
        <w:pStyle w:val="Heading2"/>
      </w:pPr>
      <w:bookmarkStart w:id="360" w:name="_Ref470857301"/>
      <w:r>
        <w:t>Supp. Figure 5</w:t>
      </w:r>
      <w:bookmarkEnd w:id="360"/>
    </w:p>
    <w:p w14:paraId="3F6BA565" w14:textId="77777777" w:rsidR="002002F7" w:rsidRDefault="00E814FD" w:rsidP="00D45ACC">
      <w:pPr>
        <w:pStyle w:val="Heading3"/>
      </w:pPr>
      <w:r>
        <w:t>FCR supplemental figure</w:t>
      </w:r>
    </w:p>
    <w:p w14:paraId="1FB4E1EB" w14:textId="58D9831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361" w:author="rob" w:date="2018-08-12T15:20:00Z">
        <w:r w:rsidR="00E814FD">
          <w:delText>).</w:delText>
        </w:r>
      </w:del>
      <w:ins w:id="362" w:author="rob" w:date="2018-08-12T15:20:00Z">
        <w:r w:rsidR="00E814FD">
          <w:t>)</w:t>
        </w:r>
        <w:r w:rsidR="00E33909">
          <w:t xml:space="preserve"> (supports </w:t>
        </w:r>
        <w:r w:rsidR="00E33909">
          <w:fldChar w:fldCharType="begin"/>
        </w:r>
        <w:r w:rsidR="00E33909">
          <w:instrText xml:space="preserve"> REF _Ref458721156 \h </w:instrText>
        </w:r>
      </w:ins>
      <w:ins w:id="363" w:author="rob" w:date="2018-08-12T15:20:00Z">
        <w:r w:rsidR="00E33909">
          <w:fldChar w:fldCharType="separate"/>
        </w:r>
        <w:r w:rsidR="00E33909">
          <w:t>Figure 5</w:t>
        </w:r>
        <w:r w:rsidR="00E33909">
          <w:fldChar w:fldCharType="end"/>
        </w:r>
        <w:r w:rsidR="00E33909">
          <w:t>)</w:t>
        </w:r>
        <w:r w:rsidR="00E814FD">
          <w:t>.</w:t>
        </w:r>
      </w:ins>
    </w:p>
    <w:p w14:paraId="0DE3D1EA" w14:textId="3259514E" w:rsidR="00803776" w:rsidRPr="00803776" w:rsidRDefault="00623452" w:rsidP="00416E74">
      <w:pPr>
        <w:pStyle w:val="Heading2"/>
      </w:pPr>
      <w:bookmarkStart w:id="364" w:name="_Ref481678956"/>
      <w:r>
        <w:t>Supp. Figure 6</w:t>
      </w:r>
      <w:bookmarkEnd w:id="364"/>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16E74">
      <w:pPr>
        <w:pStyle w:val="Heading2"/>
      </w:pPr>
      <w:bookmarkStart w:id="365" w:name="_Ref486000600"/>
      <w:r>
        <w:t>Supp. Figure 7</w:t>
      </w:r>
      <w:bookmarkEnd w:id="365"/>
    </w:p>
    <w:p w14:paraId="3BE5DCC1" w14:textId="5A26FF2A" w:rsidR="004409E3" w:rsidRPr="00975FFB" w:rsidRDefault="004409E3" w:rsidP="00D45AC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416E74">
      <w:pPr>
        <w:pStyle w:val="Heading2"/>
      </w:pPr>
      <w:bookmarkStart w:id="366" w:name="_Ref489428564"/>
      <w:r>
        <w:t>Supp. Figure 8</w:t>
      </w:r>
      <w:bookmarkEnd w:id="366"/>
    </w:p>
    <w:p w14:paraId="3467E29A" w14:textId="77777777" w:rsidR="00EA1705" w:rsidRDefault="00EA1705" w:rsidP="00D45AC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416E74">
      <w:pPr>
        <w:pStyle w:val="Heading2"/>
      </w:pPr>
      <w:bookmarkStart w:id="367" w:name="_Ref483951527"/>
      <w:r>
        <w:t>Supp. Figure 9</w:t>
      </w:r>
      <w:bookmarkEnd w:id="367"/>
    </w:p>
    <w:p w14:paraId="36ECB905" w14:textId="77777777" w:rsidR="005F615E" w:rsidRDefault="005F615E" w:rsidP="00D45AC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68" w:name="_Ref502242324"/>
      <w:r>
        <w:t>Supplementary Text</w:t>
      </w:r>
      <w:bookmarkEnd w:id="368"/>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50CE4467"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Pr="006C60D0">
        <w:fldChar w:fldCharType="begin"/>
      </w:r>
      <w:r>
        <w:instrText xml:space="preserve"> REF _Ref479246505 \h  \* MERGEFORMAT </w:instrText>
      </w:r>
      <w:r w:rsidRPr="006C60D0">
        <w:fldChar w:fldCharType="separate"/>
      </w:r>
      <w:r w:rsidR="00D30974">
        <w:t>Supp. Table 1</w:t>
      </w:r>
      <w:r w:rsidRPr="006C60D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4C4992A2"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ins w:id="369"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370"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43D0A6A2"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727BEF42"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59BB2FE2"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50A9E8E4"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768EB063"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C0A18F8" w:rsidR="00A26D91" w:rsidRPr="00D6748B" w:rsidRDefault="00730EEA" w:rsidP="001C401A">
      <w:pPr>
        <w:spacing w:line="360" w:lineRule="auto"/>
      </w:pPr>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4:00Z" w:initials="r">
    <w:p w14:paraId="5EB95720" w14:textId="55A2DCBD" w:rsidR="00086059" w:rsidRDefault="00086059">
      <w:pPr>
        <w:pStyle w:val="CommentText"/>
      </w:pPr>
      <w:r>
        <w:rPr>
          <w:rStyle w:val="CommentReference"/>
        </w:rPr>
        <w:annotationRef/>
      </w:r>
      <w:r>
        <w:t>Citations added to refer to plant co-expression work.</w:t>
      </w:r>
    </w:p>
  </w:comment>
  <w:comment w:id="57" w:author="rob" w:date="2018-08-12T15:27:00Z" w:initials="r">
    <w:p w14:paraId="5FC63565" w14:textId="2FA0A2B4" w:rsidR="00086059" w:rsidRDefault="00086059">
      <w:pPr>
        <w:pStyle w:val="CommentText"/>
      </w:pPr>
      <w:r>
        <w:rPr>
          <w:rStyle w:val="CommentReference"/>
        </w:rPr>
        <w:annotationRef/>
      </w:r>
      <w:r>
        <w:t>Text was condensed and moved to discussion.</w:t>
      </w:r>
    </w:p>
  </w:comment>
  <w:comment w:id="91" w:author="rob" w:date="2018-08-12T15:29:00Z" w:initials="r">
    <w:p w14:paraId="05B6C4F3" w14:textId="4C6412A1" w:rsidR="00086059" w:rsidRDefault="00086059">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86059" w:rsidRDefault="00086059" w:rsidP="006804EA">
      <w:r>
        <w:separator/>
      </w:r>
    </w:p>
  </w:endnote>
  <w:endnote w:type="continuationSeparator" w:id="0">
    <w:p w14:paraId="5EE2A91D" w14:textId="77777777" w:rsidR="00086059" w:rsidRDefault="00086059" w:rsidP="006804EA">
      <w:r>
        <w:continuationSeparator/>
      </w:r>
    </w:p>
  </w:endnote>
  <w:endnote w:type="continuationNotice" w:id="1">
    <w:p w14:paraId="7064774A" w14:textId="77777777" w:rsidR="00086059" w:rsidRDefault="000860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786175B" w:rsidR="00086059" w:rsidRDefault="00086059" w:rsidP="006804EA">
        <w:pPr>
          <w:pStyle w:val="Footer"/>
        </w:pPr>
        <w:r>
          <w:fldChar w:fldCharType="begin"/>
        </w:r>
        <w:r w:rsidRPr="006A5509">
          <w:instrText xml:space="preserve"> PAGE   \* MERGEFORMAT </w:instrText>
        </w:r>
        <w:r>
          <w:fldChar w:fldCharType="separate"/>
        </w:r>
        <w:r w:rsidR="00537026">
          <w:rPr>
            <w:noProof/>
          </w:rPr>
          <w:t>49</w:t>
        </w:r>
        <w:r>
          <w:rPr>
            <w:noProof/>
          </w:rPr>
          <w:fldChar w:fldCharType="end"/>
        </w:r>
      </w:p>
    </w:sdtContent>
  </w:sdt>
  <w:p w14:paraId="1B93D360" w14:textId="77777777" w:rsidR="00086059" w:rsidRDefault="00086059"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86059" w:rsidRDefault="00086059" w:rsidP="006804EA">
      <w:r>
        <w:separator/>
      </w:r>
    </w:p>
  </w:footnote>
  <w:footnote w:type="continuationSeparator" w:id="0">
    <w:p w14:paraId="65F88A12" w14:textId="77777777" w:rsidR="00086059" w:rsidRDefault="00086059" w:rsidP="006804EA">
      <w:r>
        <w:continuationSeparator/>
      </w:r>
    </w:p>
  </w:footnote>
  <w:footnote w:type="continuationNotice" w:id="1">
    <w:p w14:paraId="4452DC9B" w14:textId="77777777" w:rsidR="00086059" w:rsidRDefault="0008605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086059" w:rsidRDefault="000860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059"/>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6B4"/>
    <w:rsid w:val="001F6D09"/>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8910E-F9D0-4DAD-B12E-734AF0D2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62</Pages>
  <Words>87997</Words>
  <Characters>501589</Characters>
  <Application>Microsoft Office Word</Application>
  <DocSecurity>0</DocSecurity>
  <Lines>4179</Lines>
  <Paragraphs>1176</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88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8</cp:revision>
  <cp:lastPrinted>2017-11-17T22:34:00Z</cp:lastPrinted>
  <dcterms:created xsi:type="dcterms:W3CDTF">2018-08-12T20:58:00Z</dcterms:created>
  <dcterms:modified xsi:type="dcterms:W3CDTF">2018-08-1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